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F829C6B" w14:textId="77777777" w:rsidR="00125DC6" w:rsidRPr="002A010B" w:rsidRDefault="00125DC6" w:rsidP="00125DC6">
      <w:pPr>
        <w:spacing w:line="360" w:lineRule="auto"/>
        <w:rPr>
          <w:rFonts w:ascii="Book Antiqua" w:hAnsi="Book Antiqua" w:cs="Arial"/>
          <w:b/>
          <w:color w:val="000000" w:themeColor="text1"/>
          <w:szCs w:val="24"/>
          <w:shd w:val="clear" w:color="auto" w:fill="FFFFFF"/>
        </w:rPr>
      </w:pPr>
      <w:r w:rsidRPr="002A010B">
        <w:rPr>
          <w:rFonts w:ascii="Book Antiqua" w:hAnsi="Book Antiqua" w:cs="Arial"/>
          <w:b/>
          <w:color w:val="000000" w:themeColor="text1"/>
          <w:szCs w:val="24"/>
          <w:shd w:val="clear" w:color="auto" w:fill="FFFFFF"/>
        </w:rPr>
        <w:t>Name of journal: World Journal of Gastroenterology</w:t>
      </w:r>
    </w:p>
    <w:p w14:paraId="40B77A7B" w14:textId="6DF22AC1" w:rsidR="00125DC6" w:rsidRPr="002A010B" w:rsidRDefault="00125DC6" w:rsidP="00125DC6">
      <w:pPr>
        <w:spacing w:line="360" w:lineRule="auto"/>
        <w:rPr>
          <w:rFonts w:ascii="Book Antiqua" w:eastAsia="宋体" w:hAnsi="Book Antiqua" w:cs="Arial"/>
          <w:b/>
          <w:color w:val="000000" w:themeColor="text1"/>
          <w:szCs w:val="24"/>
          <w:shd w:val="clear" w:color="auto" w:fill="FFFFFF"/>
          <w:lang w:eastAsia="zh-CN"/>
        </w:rPr>
      </w:pPr>
      <w:r w:rsidRPr="002A010B">
        <w:rPr>
          <w:rFonts w:ascii="Book Antiqua" w:hAnsi="Book Antiqua" w:cs="Arial"/>
          <w:b/>
          <w:color w:val="000000" w:themeColor="text1"/>
          <w:szCs w:val="24"/>
          <w:shd w:val="clear" w:color="auto" w:fill="FFFFFF"/>
        </w:rPr>
        <w:t xml:space="preserve">ESPS Manuscript NO: </w:t>
      </w:r>
      <w:r w:rsidRPr="002A010B">
        <w:rPr>
          <w:rFonts w:ascii="Book Antiqua" w:eastAsia="宋体" w:hAnsi="Book Antiqua" w:cs="Arial"/>
          <w:b/>
          <w:color w:val="000000" w:themeColor="text1"/>
          <w:szCs w:val="24"/>
          <w:shd w:val="clear" w:color="auto" w:fill="FFFFFF"/>
          <w:lang w:eastAsia="zh-CN"/>
        </w:rPr>
        <w:t>18166</w:t>
      </w:r>
    </w:p>
    <w:p w14:paraId="33931BDE" w14:textId="63D6494B" w:rsidR="00D41035" w:rsidRPr="002A010B" w:rsidRDefault="00125DC6" w:rsidP="00125DC6">
      <w:pPr>
        <w:spacing w:line="480" w:lineRule="auto"/>
        <w:rPr>
          <w:rFonts w:ascii="Book Antiqua" w:eastAsia="宋体" w:hAnsi="Book Antiqua" w:cs="Times New Roman"/>
          <w:b/>
          <w:caps/>
          <w:color w:val="000000" w:themeColor="text1"/>
          <w:szCs w:val="24"/>
          <w:lang w:eastAsia="zh-CN"/>
        </w:rPr>
      </w:pPr>
      <w:r w:rsidRPr="002A010B">
        <w:rPr>
          <w:rFonts w:ascii="Book Antiqua" w:hAnsi="Book Antiqua" w:cs="Arial"/>
          <w:b/>
          <w:color w:val="000000" w:themeColor="text1"/>
          <w:szCs w:val="24"/>
          <w:shd w:val="clear" w:color="auto" w:fill="FFFFFF"/>
        </w:rPr>
        <w:t>Columns:</w:t>
      </w:r>
      <w:r w:rsidRPr="002A010B">
        <w:rPr>
          <w:rFonts w:ascii="Book Antiqua" w:eastAsia="宋体" w:hAnsi="Book Antiqua" w:cs="Arial"/>
          <w:b/>
          <w:color w:val="000000" w:themeColor="text1"/>
          <w:szCs w:val="24"/>
          <w:shd w:val="clear" w:color="auto" w:fill="FFFFFF"/>
          <w:lang w:eastAsia="zh-CN"/>
        </w:rPr>
        <w:t xml:space="preserve"> </w:t>
      </w:r>
      <w:r w:rsidR="00D41035" w:rsidRPr="002A010B">
        <w:rPr>
          <w:rFonts w:ascii="Book Antiqua" w:eastAsia="宋体" w:hAnsi="Book Antiqua" w:cs="Times New Roman"/>
          <w:b/>
          <w:caps/>
          <w:color w:val="000000" w:themeColor="text1"/>
          <w:szCs w:val="24"/>
          <w:lang w:eastAsia="zh-CN"/>
        </w:rPr>
        <w:t>Case Report</w:t>
      </w:r>
    </w:p>
    <w:p w14:paraId="7733976A" w14:textId="77777777" w:rsidR="00125DC6" w:rsidRPr="002A010B" w:rsidRDefault="00125DC6" w:rsidP="00125DC6">
      <w:pPr>
        <w:spacing w:line="480" w:lineRule="auto"/>
        <w:rPr>
          <w:rFonts w:ascii="Book Antiqua" w:eastAsia="宋体" w:hAnsi="Book Antiqua" w:cs="Times New Roman"/>
          <w:b/>
          <w:caps/>
          <w:color w:val="000000" w:themeColor="text1"/>
          <w:szCs w:val="24"/>
          <w:lang w:eastAsia="zh-CN"/>
        </w:rPr>
      </w:pPr>
    </w:p>
    <w:p w14:paraId="45DC8E48" w14:textId="77777777" w:rsidR="00F65462" w:rsidRPr="002A010B" w:rsidRDefault="000A7587" w:rsidP="00D41035">
      <w:pPr>
        <w:spacing w:line="48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Pancreatic </w:t>
      </w:r>
      <w:proofErr w:type="spellStart"/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paraganglioma</w:t>
      </w:r>
      <w:proofErr w:type="spellEnd"/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with draining vessels</w:t>
      </w:r>
    </w:p>
    <w:p w14:paraId="394B48E8" w14:textId="77777777" w:rsidR="000A7587" w:rsidRPr="002A010B" w:rsidRDefault="000A7587" w:rsidP="00D41035">
      <w:pPr>
        <w:spacing w:line="480" w:lineRule="auto"/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</w:p>
    <w:p w14:paraId="60B4EB77" w14:textId="74386795" w:rsidR="00125DC6" w:rsidRPr="002A010B" w:rsidRDefault="00125DC6" w:rsidP="00D41035">
      <w:pPr>
        <w:spacing w:line="480" w:lineRule="auto"/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Misumi</w:t>
      </w:r>
      <w:proofErr w:type="spellEnd"/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Y </w:t>
      </w:r>
      <w:r w:rsidRPr="002A010B">
        <w:rPr>
          <w:rFonts w:ascii="Book Antiqua" w:eastAsia="宋体" w:hAnsi="Book Antiqua" w:cs="Times New Roman"/>
          <w:i/>
          <w:color w:val="000000" w:themeColor="text1"/>
          <w:sz w:val="24"/>
          <w:szCs w:val="24"/>
          <w:lang w:eastAsia="zh-CN"/>
        </w:rPr>
        <w:t>et al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. Pancreatic </w:t>
      </w:r>
      <w:proofErr w:type="spellStart"/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>paraganglioma</w:t>
      </w:r>
      <w:proofErr w:type="spellEnd"/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with draining vessels</w:t>
      </w:r>
    </w:p>
    <w:p w14:paraId="32EAA87B" w14:textId="77777777" w:rsidR="00125DC6" w:rsidRPr="0011500C" w:rsidRDefault="00125DC6" w:rsidP="00D41035">
      <w:pPr>
        <w:spacing w:line="480" w:lineRule="auto"/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</w:p>
    <w:p w14:paraId="1838C393" w14:textId="3D6B8408" w:rsidR="000A7587" w:rsidRPr="0011500C" w:rsidRDefault="00DD08A2" w:rsidP="00D41035">
      <w:pPr>
        <w:spacing w:line="48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11500C">
        <w:rPr>
          <w:rFonts w:ascii="Book Antiqua" w:hAnsi="Book Antiqua" w:cs="Times New Roman"/>
          <w:color w:val="000000" w:themeColor="text1"/>
          <w:sz w:val="24"/>
          <w:szCs w:val="24"/>
        </w:rPr>
        <w:t>Yoshitsugu</w:t>
      </w:r>
      <w:proofErr w:type="spellEnd"/>
      <w:r w:rsidRPr="001150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11500C">
        <w:rPr>
          <w:rFonts w:ascii="Book Antiqua" w:hAnsi="Book Antiqua" w:cs="Times New Roman"/>
          <w:color w:val="000000" w:themeColor="text1"/>
          <w:sz w:val="24"/>
          <w:szCs w:val="24"/>
        </w:rPr>
        <w:t>Misumi</w:t>
      </w:r>
      <w:proofErr w:type="spellEnd"/>
      <w:r w:rsidRPr="001150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Toshio Fujisawa, </w:t>
      </w:r>
      <w:proofErr w:type="spellStart"/>
      <w:r w:rsidR="00406727" w:rsidRPr="0011500C">
        <w:rPr>
          <w:rFonts w:ascii="Book Antiqua" w:hAnsi="Book Antiqua" w:cs="Times New Roman"/>
          <w:color w:val="000000" w:themeColor="text1"/>
          <w:sz w:val="24"/>
          <w:szCs w:val="24"/>
        </w:rPr>
        <w:t>Hirotsugu</w:t>
      </w:r>
      <w:proofErr w:type="spellEnd"/>
      <w:r w:rsidR="00406727" w:rsidRPr="001150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shimoto</w:t>
      </w:r>
      <w:r w:rsidR="00AC126F" w:rsidRPr="0011500C">
        <w:rPr>
          <w:rFonts w:ascii="Book Antiqua" w:hAnsi="Book Antiqua" w:cs="Times New Roman"/>
          <w:color w:val="000000" w:themeColor="text1"/>
          <w:sz w:val="24"/>
          <w:szCs w:val="24"/>
        </w:rPr>
        <w:t>, Koichi Kagawa</w:t>
      </w:r>
      <w:r w:rsidR="00406727" w:rsidRPr="001150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47193D" w:rsidRPr="001150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Tamaki </w:t>
      </w:r>
      <w:proofErr w:type="spellStart"/>
      <w:r w:rsidR="0047193D" w:rsidRPr="0011500C">
        <w:rPr>
          <w:rFonts w:ascii="Book Antiqua" w:hAnsi="Book Antiqua" w:cs="Times New Roman"/>
          <w:color w:val="000000" w:themeColor="text1"/>
          <w:sz w:val="24"/>
          <w:szCs w:val="24"/>
        </w:rPr>
        <w:t>Noie</w:t>
      </w:r>
      <w:proofErr w:type="spellEnd"/>
      <w:r w:rsidR="0047193D" w:rsidRPr="001150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224B16" w:rsidRPr="001150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Hideyuki Chiba, </w:t>
      </w:r>
      <w:r w:rsidR="00406727" w:rsidRPr="001150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jime </w:t>
      </w:r>
      <w:proofErr w:type="spellStart"/>
      <w:r w:rsidR="00406727" w:rsidRPr="0011500C">
        <w:rPr>
          <w:rFonts w:ascii="Book Antiqua" w:hAnsi="Book Antiqua" w:cs="Times New Roman"/>
          <w:color w:val="000000" w:themeColor="text1"/>
          <w:sz w:val="24"/>
          <w:szCs w:val="24"/>
        </w:rPr>
        <w:t>Horiuchi</w:t>
      </w:r>
      <w:proofErr w:type="spellEnd"/>
      <w:r w:rsidR="00406727" w:rsidRPr="001150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47193D" w:rsidRPr="001150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Yasushi </w:t>
      </w:r>
      <w:proofErr w:type="spellStart"/>
      <w:r w:rsidR="0047193D" w:rsidRPr="0011500C">
        <w:rPr>
          <w:rFonts w:ascii="Book Antiqua" w:hAnsi="Book Antiqua" w:cs="Times New Roman"/>
          <w:color w:val="000000" w:themeColor="text1"/>
          <w:sz w:val="24"/>
          <w:szCs w:val="24"/>
        </w:rPr>
        <w:t>Harihara</w:t>
      </w:r>
      <w:proofErr w:type="spellEnd"/>
      <w:r w:rsidR="0047193D" w:rsidRPr="001150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Pr="0011500C">
        <w:rPr>
          <w:rFonts w:ascii="Book Antiqua" w:hAnsi="Book Antiqua" w:cs="Times New Roman"/>
          <w:color w:val="000000" w:themeColor="text1"/>
          <w:sz w:val="24"/>
          <w:szCs w:val="24"/>
        </w:rPr>
        <w:t xml:space="preserve">Nobuyuki </w:t>
      </w:r>
      <w:proofErr w:type="spellStart"/>
      <w:r w:rsidRPr="0011500C">
        <w:rPr>
          <w:rFonts w:ascii="Book Antiqua" w:hAnsi="Book Antiqua" w:cs="Times New Roman"/>
          <w:color w:val="000000" w:themeColor="text1"/>
          <w:sz w:val="24"/>
          <w:szCs w:val="24"/>
        </w:rPr>
        <w:t>Matsuhashi</w:t>
      </w:r>
      <w:bookmarkStart w:id="0" w:name="_GoBack"/>
      <w:bookmarkEnd w:id="0"/>
      <w:proofErr w:type="spellEnd"/>
    </w:p>
    <w:p w14:paraId="54B3A954" w14:textId="77777777" w:rsidR="00F65462" w:rsidRPr="002A010B" w:rsidRDefault="00F65462" w:rsidP="00D41035">
      <w:pPr>
        <w:spacing w:line="48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51541CBC" w14:textId="3647AFAE" w:rsidR="00125DC6" w:rsidRDefault="00125DC6" w:rsidP="00125DC6">
      <w:pPr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  <w:proofErr w:type="spellStart"/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Yoshitsugu</w:t>
      </w:r>
      <w:proofErr w:type="spellEnd"/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Misumi</w:t>
      </w:r>
      <w:proofErr w:type="spellEnd"/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, Toshio Fujisawa,</w:t>
      </w:r>
      <w:r w:rsidRPr="002A010B"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  <w:t xml:space="preserve"> </w:t>
      </w:r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Koichi </w:t>
      </w:r>
      <w:proofErr w:type="spellStart"/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Kagaw</w:t>
      </w:r>
      <w:proofErr w:type="spellEnd"/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, Nobuyuki </w:t>
      </w:r>
      <w:proofErr w:type="spellStart"/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Matsuhashi</w:t>
      </w:r>
      <w:proofErr w:type="spellEnd"/>
      <w:r w:rsidRPr="002A010B"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  <w:t xml:space="preserve">, 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Department of Gastroenterology,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="00406727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NTT Medical </w:t>
      </w:r>
      <w:proofErr w:type="spellStart"/>
      <w:r w:rsidR="00406727" w:rsidRPr="002A010B">
        <w:rPr>
          <w:rFonts w:ascii="Book Antiqua" w:hAnsi="Book Antiqua" w:cs="Times New Roman"/>
          <w:color w:val="000000" w:themeColor="text1"/>
          <w:sz w:val="24"/>
          <w:szCs w:val="24"/>
        </w:rPr>
        <w:t>Center</w:t>
      </w:r>
      <w:proofErr w:type="spellEnd"/>
      <w:r w:rsidR="00406727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kyo, 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Tokyo 141-8625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, </w:t>
      </w:r>
      <w:r w:rsidR="00406727" w:rsidRPr="002A010B">
        <w:rPr>
          <w:rFonts w:ascii="Book Antiqua" w:hAnsi="Book Antiqua" w:cs="Times New Roman"/>
          <w:color w:val="000000" w:themeColor="text1"/>
          <w:sz w:val="24"/>
          <w:szCs w:val="24"/>
        </w:rPr>
        <w:t>Japan</w:t>
      </w:r>
    </w:p>
    <w:p w14:paraId="64A98E28" w14:textId="77777777" w:rsidR="00A343DF" w:rsidRPr="00A343DF" w:rsidRDefault="00A343DF" w:rsidP="00125DC6">
      <w:pPr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</w:p>
    <w:p w14:paraId="797BAB4F" w14:textId="7EAC277A" w:rsidR="00406727" w:rsidRDefault="00125DC6" w:rsidP="00125DC6">
      <w:pPr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  <w:proofErr w:type="spellStart"/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Hirotsugu</w:t>
      </w:r>
      <w:proofErr w:type="spellEnd"/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Hashimoto, Hajime </w:t>
      </w:r>
      <w:proofErr w:type="spellStart"/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Horiuchi</w:t>
      </w:r>
      <w:proofErr w:type="spellEnd"/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,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partment of Pathology,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="00406727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NTT Medical </w:t>
      </w:r>
      <w:proofErr w:type="spellStart"/>
      <w:r w:rsidR="00406727" w:rsidRPr="002A010B">
        <w:rPr>
          <w:rFonts w:ascii="Book Antiqua" w:hAnsi="Book Antiqua" w:cs="Times New Roman"/>
          <w:color w:val="000000" w:themeColor="text1"/>
          <w:sz w:val="24"/>
          <w:szCs w:val="24"/>
        </w:rPr>
        <w:t>Cen</w:t>
      </w:r>
      <w:r w:rsidR="0047193D" w:rsidRPr="002A010B">
        <w:rPr>
          <w:rFonts w:ascii="Book Antiqua" w:hAnsi="Book Antiqua" w:cs="Times New Roman"/>
          <w:color w:val="000000" w:themeColor="text1"/>
          <w:sz w:val="24"/>
          <w:szCs w:val="24"/>
        </w:rPr>
        <w:t>ter</w:t>
      </w:r>
      <w:proofErr w:type="spellEnd"/>
      <w:r w:rsidR="0047193D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kyo, 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Tokyo 141-8625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, </w:t>
      </w:r>
      <w:r w:rsidR="00406727" w:rsidRPr="002A010B">
        <w:rPr>
          <w:rFonts w:ascii="Book Antiqua" w:hAnsi="Book Antiqua" w:cs="Times New Roman"/>
          <w:color w:val="000000" w:themeColor="text1"/>
          <w:sz w:val="24"/>
          <w:szCs w:val="24"/>
        </w:rPr>
        <w:t>Japan</w:t>
      </w:r>
    </w:p>
    <w:p w14:paraId="57BF6E72" w14:textId="77777777" w:rsidR="00A343DF" w:rsidRPr="00A343DF" w:rsidRDefault="00A343DF" w:rsidP="00125DC6">
      <w:pPr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</w:p>
    <w:p w14:paraId="1867EC77" w14:textId="7C0EDFD9" w:rsidR="00406727" w:rsidRDefault="00125DC6" w:rsidP="00125DC6">
      <w:pPr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Tamaki </w:t>
      </w:r>
      <w:proofErr w:type="spellStart"/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Noie</w:t>
      </w:r>
      <w:proofErr w:type="spellEnd"/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,</w:t>
      </w:r>
      <w:r w:rsidRPr="002A010B">
        <w:rPr>
          <w:rFonts w:ascii="Book Antiqua" w:eastAsia="宋体" w:hAnsi="Book Antiqua"/>
          <w:b/>
          <w:color w:val="000000" w:themeColor="text1"/>
          <w:lang w:eastAsia="zh-CN"/>
        </w:rPr>
        <w:t xml:space="preserve"> </w:t>
      </w:r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Yasushi </w:t>
      </w:r>
      <w:proofErr w:type="spellStart"/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Harihara</w:t>
      </w:r>
      <w:proofErr w:type="spellEnd"/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, 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partment of Surgery, </w:t>
      </w:r>
      <w:r w:rsidR="00406727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NTT Medical </w:t>
      </w:r>
      <w:proofErr w:type="spellStart"/>
      <w:r w:rsidR="00406727" w:rsidRPr="002A010B">
        <w:rPr>
          <w:rFonts w:ascii="Book Antiqua" w:hAnsi="Book Antiqua" w:cs="Times New Roman"/>
          <w:color w:val="000000" w:themeColor="text1"/>
          <w:sz w:val="24"/>
          <w:szCs w:val="24"/>
        </w:rPr>
        <w:t>Cente</w:t>
      </w:r>
      <w:r w:rsidR="0047193D" w:rsidRPr="002A010B">
        <w:rPr>
          <w:rFonts w:ascii="Book Antiqua" w:hAnsi="Book Antiqua" w:cs="Times New Roman"/>
          <w:color w:val="000000" w:themeColor="text1"/>
          <w:sz w:val="24"/>
          <w:szCs w:val="24"/>
        </w:rPr>
        <w:t>r</w:t>
      </w:r>
      <w:proofErr w:type="spellEnd"/>
      <w:r w:rsidR="0047193D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kyo, 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Tokyo 141-8625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, </w:t>
      </w:r>
      <w:r w:rsidR="00406727" w:rsidRPr="002A010B">
        <w:rPr>
          <w:rFonts w:ascii="Book Antiqua" w:hAnsi="Book Antiqua" w:cs="Times New Roman"/>
          <w:color w:val="000000" w:themeColor="text1"/>
          <w:sz w:val="24"/>
          <w:szCs w:val="24"/>
        </w:rPr>
        <w:t>Japan</w:t>
      </w:r>
    </w:p>
    <w:p w14:paraId="65FCE40D" w14:textId="77777777" w:rsidR="00A343DF" w:rsidRPr="00A343DF" w:rsidRDefault="00A343DF" w:rsidP="00125DC6">
      <w:pPr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</w:p>
    <w:p w14:paraId="65E740F5" w14:textId="283A4ECC" w:rsidR="00406727" w:rsidRPr="002A010B" w:rsidRDefault="00125DC6" w:rsidP="00D41035">
      <w:pPr>
        <w:spacing w:line="48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Hideyuki Chiba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Department of Gastroenterology,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="00224B1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Omori Red Cross Hospital, 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kyo </w:t>
      </w:r>
      <w:r w:rsidR="008E307D" w:rsidRPr="00BD0938">
        <w:rPr>
          <w:rFonts w:ascii="Book Antiqua" w:hAnsi="Book Antiqua" w:cs="Times New Roman"/>
          <w:color w:val="000000" w:themeColor="text1"/>
          <w:sz w:val="24"/>
          <w:szCs w:val="24"/>
        </w:rPr>
        <w:t>141-8625</w:t>
      </w:r>
      <w:r w:rsidR="00BD0938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>,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="00224B16" w:rsidRPr="002A010B">
        <w:rPr>
          <w:rFonts w:ascii="Book Antiqua" w:hAnsi="Book Antiqua" w:cs="Times New Roman"/>
          <w:color w:val="000000" w:themeColor="text1"/>
          <w:sz w:val="24"/>
          <w:szCs w:val="24"/>
        </w:rPr>
        <w:t>Japan</w:t>
      </w:r>
    </w:p>
    <w:p w14:paraId="73B3EBE4" w14:textId="77777777" w:rsidR="00224B16" w:rsidRPr="002A010B" w:rsidRDefault="00224B16" w:rsidP="00D41035">
      <w:pPr>
        <w:spacing w:line="480" w:lineRule="auto"/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</w:p>
    <w:p w14:paraId="5398FFD1" w14:textId="0244F8C6" w:rsidR="00A46A2E" w:rsidRPr="002A010B" w:rsidRDefault="00A46A2E" w:rsidP="00A46A2E">
      <w:pPr>
        <w:spacing w:line="48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</w:pPr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Author contributions</w:t>
      </w:r>
      <w:r w:rsidRPr="002A010B"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  <w:t xml:space="preserve">: </w:t>
      </w: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Misumi</w:t>
      </w:r>
      <w:proofErr w:type="spellEnd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Y, Fujisawa T, </w:t>
      </w: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Kagaw</w:t>
      </w:r>
      <w:proofErr w:type="spellEnd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K, Chiba H and </w:t>
      </w: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Matsuhashi</w:t>
      </w:r>
      <w:proofErr w:type="spellEnd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 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contributed to 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examinations for the disease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>;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shimoto H and </w:t>
      </w: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Horiuchi</w:t>
      </w:r>
      <w:proofErr w:type="spellEnd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 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>contributed to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ological diagnosis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>;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Noie</w:t>
      </w:r>
      <w:proofErr w:type="spellEnd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 and </w:t>
      </w: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Harihara</w:t>
      </w:r>
      <w:proofErr w:type="spellEnd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Y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contributed to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umour resection by surgery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>;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Misumi</w:t>
      </w:r>
      <w:proofErr w:type="spellEnd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Y, Fujisawa T and </w:t>
      </w: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Matsuhashi</w:t>
      </w:r>
      <w:proofErr w:type="spellEnd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contributed to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riting the manuscript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>;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ll authors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finally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pprov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>ed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authorship.</w:t>
      </w:r>
    </w:p>
    <w:p w14:paraId="0D735336" w14:textId="2AC6BB0B" w:rsidR="00F254A1" w:rsidRPr="002A010B" w:rsidRDefault="00F254A1" w:rsidP="00D41035">
      <w:pPr>
        <w:spacing w:line="480" w:lineRule="auto"/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</w:p>
    <w:p w14:paraId="09B434FF" w14:textId="23DAAAE0" w:rsidR="00516FA2" w:rsidRPr="00700405" w:rsidRDefault="007C2F22" w:rsidP="00700405">
      <w:pPr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  <w:r w:rsidRPr="0022424F">
        <w:rPr>
          <w:rFonts w:ascii="Book Antiqua" w:hAnsi="Book Antiqua"/>
          <w:b/>
          <w:color w:val="000000"/>
          <w:sz w:val="24"/>
          <w:szCs w:val="24"/>
        </w:rPr>
        <w:t xml:space="preserve">Institutional review board </w:t>
      </w:r>
      <w:r>
        <w:rPr>
          <w:rFonts w:ascii="Book Antiqua" w:hAnsi="Book Antiqua"/>
          <w:b/>
          <w:color w:val="000000"/>
          <w:sz w:val="24"/>
          <w:szCs w:val="24"/>
        </w:rPr>
        <w:t>statement</w:t>
      </w:r>
      <w:r w:rsidR="008772E7" w:rsidRPr="002A010B">
        <w:rPr>
          <w:rFonts w:ascii="Book Antiqua" w:hAnsi="Book Antiqua"/>
          <w:b/>
          <w:color w:val="000000" w:themeColor="text1"/>
          <w:sz w:val="24"/>
        </w:rPr>
        <w:t>:</w:t>
      </w:r>
      <w:r w:rsidR="007E473F" w:rsidRPr="002A010B">
        <w:rPr>
          <w:rFonts w:ascii="Book Antiqua" w:eastAsia="宋体" w:hAnsi="Book Antiqua"/>
          <w:color w:val="000000" w:themeColor="text1"/>
          <w:sz w:val="28"/>
          <w:szCs w:val="28"/>
          <w:lang w:eastAsia="zh-CN"/>
        </w:rPr>
        <w:t xml:space="preserve"> </w:t>
      </w:r>
      <w:r w:rsidR="00516FA2" w:rsidRPr="002A010B">
        <w:rPr>
          <w:rFonts w:ascii="Book Antiqua" w:hAnsi="Book Antiqua" w:cs="TimesNewRomanPS-BoldItalicMT"/>
          <w:bCs/>
          <w:iCs/>
          <w:color w:val="000000" w:themeColor="text1"/>
          <w:sz w:val="24"/>
          <w:szCs w:val="24"/>
        </w:rPr>
        <w:t xml:space="preserve">The study was reviewed and approved by the NTT Medical </w:t>
      </w:r>
      <w:proofErr w:type="spellStart"/>
      <w:r w:rsidR="00516FA2" w:rsidRPr="002A010B">
        <w:rPr>
          <w:rFonts w:ascii="Book Antiqua" w:hAnsi="Book Antiqua" w:cs="TimesNewRomanPS-BoldItalicMT"/>
          <w:bCs/>
          <w:iCs/>
          <w:color w:val="000000" w:themeColor="text1"/>
          <w:sz w:val="24"/>
          <w:szCs w:val="24"/>
        </w:rPr>
        <w:t>Center</w:t>
      </w:r>
      <w:proofErr w:type="spellEnd"/>
      <w:r w:rsidR="00516FA2" w:rsidRPr="002A010B">
        <w:rPr>
          <w:rFonts w:ascii="Book Antiqua" w:hAnsi="Book Antiqua" w:cs="TimesNewRomanPS-BoldItalicMT"/>
          <w:bCs/>
          <w:iCs/>
          <w:color w:val="000000" w:themeColor="text1"/>
          <w:sz w:val="24"/>
          <w:szCs w:val="24"/>
        </w:rPr>
        <w:t xml:space="preserve"> Tokyo Institutional Review Board.</w:t>
      </w:r>
    </w:p>
    <w:p w14:paraId="31C5C25B" w14:textId="77777777" w:rsidR="00A343DF" w:rsidRPr="00A343DF" w:rsidRDefault="00A343DF" w:rsidP="007E473F">
      <w:pPr>
        <w:rPr>
          <w:rFonts w:ascii="Book Antiqua" w:eastAsia="宋体" w:hAnsi="Book Antiqua"/>
          <w:color w:val="000000" w:themeColor="text1"/>
          <w:sz w:val="28"/>
          <w:szCs w:val="28"/>
          <w:lang w:eastAsia="zh-CN"/>
        </w:rPr>
      </w:pPr>
    </w:p>
    <w:p w14:paraId="607BE6A9" w14:textId="16DA24D3" w:rsidR="00516FA2" w:rsidRDefault="007C2F22" w:rsidP="007E473F">
      <w:pPr>
        <w:spacing w:line="360" w:lineRule="auto"/>
        <w:rPr>
          <w:rFonts w:ascii="Book Antiqua" w:eastAsia="宋体" w:hAnsi="Book Antiqua" w:cs="Garamond"/>
          <w:color w:val="000000" w:themeColor="text1"/>
          <w:sz w:val="24"/>
          <w:szCs w:val="24"/>
          <w:lang w:eastAsia="zh-CN"/>
        </w:rPr>
      </w:pPr>
      <w:r w:rsidRPr="0022424F">
        <w:rPr>
          <w:rFonts w:ascii="Book Antiqua" w:hAnsi="Book Antiqua"/>
          <w:b/>
          <w:color w:val="000000"/>
          <w:sz w:val="24"/>
          <w:szCs w:val="24"/>
        </w:rPr>
        <w:t>Informed consent statement</w:t>
      </w:r>
      <w:r w:rsidR="008772E7" w:rsidRPr="002A010B">
        <w:rPr>
          <w:rFonts w:ascii="Book Antiqua" w:hAnsi="Book Antiqua"/>
          <w:b/>
          <w:color w:val="000000" w:themeColor="text1"/>
          <w:sz w:val="24"/>
        </w:rPr>
        <w:t>:</w:t>
      </w:r>
      <w:r w:rsidR="007E473F" w:rsidRPr="002A010B">
        <w:rPr>
          <w:rFonts w:ascii="Book Antiqua" w:eastAsia="宋体" w:hAnsi="Book Antiqua"/>
          <w:b/>
          <w:color w:val="000000" w:themeColor="text1"/>
          <w:sz w:val="24"/>
          <w:lang w:eastAsia="zh-CN"/>
        </w:rPr>
        <w:t xml:space="preserve"> </w:t>
      </w:r>
      <w:r w:rsidR="00516FA2" w:rsidRPr="002A010B">
        <w:rPr>
          <w:rFonts w:ascii="Book Antiqua" w:hAnsi="Book Antiqua" w:cs="Garamond"/>
          <w:color w:val="000000" w:themeColor="text1"/>
          <w:sz w:val="24"/>
          <w:szCs w:val="24"/>
        </w:rPr>
        <w:t xml:space="preserve">All study participants, or their legal guardian, provided informed written consent prior to study </w:t>
      </w:r>
      <w:proofErr w:type="spellStart"/>
      <w:r w:rsidR="00516FA2" w:rsidRPr="002A010B">
        <w:rPr>
          <w:rFonts w:ascii="Book Antiqua" w:hAnsi="Book Antiqua" w:cs="Garamond"/>
          <w:color w:val="000000" w:themeColor="text1"/>
          <w:sz w:val="24"/>
          <w:szCs w:val="24"/>
        </w:rPr>
        <w:t>enrollment</w:t>
      </w:r>
      <w:proofErr w:type="spellEnd"/>
      <w:r w:rsidR="00516FA2" w:rsidRPr="002A010B">
        <w:rPr>
          <w:rFonts w:ascii="Book Antiqua" w:hAnsi="Book Antiqua" w:cs="Garamond"/>
          <w:color w:val="000000" w:themeColor="text1"/>
          <w:sz w:val="24"/>
          <w:szCs w:val="24"/>
        </w:rPr>
        <w:t xml:space="preserve">. </w:t>
      </w:r>
    </w:p>
    <w:p w14:paraId="0ABDEBA9" w14:textId="77777777" w:rsidR="00A343DF" w:rsidRPr="00A343DF" w:rsidRDefault="00A343DF" w:rsidP="007E473F">
      <w:pPr>
        <w:spacing w:line="360" w:lineRule="auto"/>
        <w:rPr>
          <w:rFonts w:ascii="Book Antiqua" w:eastAsia="宋体" w:hAnsi="Book Antiqua"/>
          <w:b/>
          <w:color w:val="000000" w:themeColor="text1"/>
          <w:sz w:val="24"/>
          <w:lang w:eastAsia="zh-CN"/>
        </w:rPr>
      </w:pPr>
    </w:p>
    <w:p w14:paraId="55DB012F" w14:textId="49C37723" w:rsidR="00516FA2" w:rsidRPr="002A010B" w:rsidRDefault="007C2F22" w:rsidP="008772E7">
      <w:pPr>
        <w:spacing w:line="360" w:lineRule="auto"/>
        <w:rPr>
          <w:rFonts w:ascii="Book Antiqua" w:hAnsi="Book Antiqua"/>
          <w:b/>
          <w:color w:val="000000" w:themeColor="text1"/>
          <w:sz w:val="24"/>
        </w:rPr>
      </w:pPr>
      <w:r w:rsidRPr="0022424F">
        <w:rPr>
          <w:rFonts w:ascii="Book Antiqua" w:hAnsi="Book Antiqua"/>
          <w:b/>
          <w:color w:val="000000"/>
          <w:sz w:val="24"/>
          <w:szCs w:val="24"/>
        </w:rPr>
        <w:t>Conflict-of-interest statement</w:t>
      </w:r>
      <w:r w:rsidR="008772E7" w:rsidRPr="002A010B">
        <w:rPr>
          <w:rFonts w:ascii="Book Antiqua" w:hAnsi="Book Antiqua"/>
          <w:b/>
          <w:color w:val="000000" w:themeColor="text1"/>
          <w:sz w:val="24"/>
        </w:rPr>
        <w:t>:</w:t>
      </w:r>
      <w:r w:rsidR="007E473F" w:rsidRPr="002A010B">
        <w:rPr>
          <w:rFonts w:ascii="Book Antiqua" w:eastAsia="宋体" w:hAnsi="Book Antiqua"/>
          <w:b/>
          <w:color w:val="000000" w:themeColor="text1"/>
          <w:sz w:val="24"/>
          <w:lang w:eastAsia="zh-CN"/>
        </w:rPr>
        <w:t xml:space="preserve"> </w:t>
      </w:r>
      <w:r w:rsidR="00516FA2" w:rsidRPr="002A010B">
        <w:rPr>
          <w:rFonts w:ascii="Book Antiqua" w:hAnsi="Book Antiqua" w:cs="Times New Roman"/>
          <w:color w:val="000000" w:themeColor="text1"/>
          <w:sz w:val="24"/>
          <w:szCs w:val="24"/>
        </w:rPr>
        <w:t>All authors have no known conflicts of interest associated with this case report.</w:t>
      </w:r>
    </w:p>
    <w:p w14:paraId="03C97042" w14:textId="77777777" w:rsidR="00EE07B3" w:rsidRPr="002A010B" w:rsidRDefault="00EE07B3" w:rsidP="00D41035">
      <w:pPr>
        <w:spacing w:line="480" w:lineRule="auto"/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</w:p>
    <w:p w14:paraId="1B8BF71C" w14:textId="77777777" w:rsidR="007E473F" w:rsidRPr="002A010B" w:rsidRDefault="007E473F" w:rsidP="007E473F">
      <w:pPr>
        <w:spacing w:line="360" w:lineRule="auto"/>
        <w:rPr>
          <w:rFonts w:ascii="Book Antiqua" w:hAnsi="Book Antiqua"/>
          <w:color w:val="000000" w:themeColor="text1"/>
          <w:sz w:val="24"/>
        </w:rPr>
      </w:pPr>
      <w:bookmarkStart w:id="1" w:name="OLE_LINK507"/>
      <w:bookmarkStart w:id="2" w:name="OLE_LINK506"/>
      <w:bookmarkStart w:id="3" w:name="OLE_LINK496"/>
      <w:bookmarkStart w:id="4" w:name="OLE_LINK479"/>
      <w:r w:rsidRPr="002A010B">
        <w:rPr>
          <w:rFonts w:ascii="Book Antiqua" w:hAnsi="Book Antiqua"/>
          <w:b/>
          <w:color w:val="000000" w:themeColor="text1"/>
          <w:sz w:val="24"/>
        </w:rPr>
        <w:t xml:space="preserve">Open-Access: </w:t>
      </w:r>
      <w:r w:rsidRPr="002A010B">
        <w:rPr>
          <w:rFonts w:ascii="Book Antiqua" w:hAnsi="Book Antiqua"/>
          <w:color w:val="000000" w:themeColor="text1"/>
          <w:sz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</w:t>
      </w:r>
      <w:r w:rsidRPr="002A010B">
        <w:rPr>
          <w:rFonts w:ascii="Book Antiqua" w:hAnsi="Book Antiqua"/>
          <w:color w:val="000000" w:themeColor="text1"/>
          <w:sz w:val="24"/>
        </w:rPr>
        <w:lastRenderedPageBreak/>
        <w:t>this work non-commercially, and license their derivative works on different terms, provided the original work is properly cited and the use is non-commercial. See: http://creativecommons.org/licenses/by-nc/4.0/</w:t>
      </w:r>
      <w:bookmarkEnd w:id="1"/>
      <w:bookmarkEnd w:id="2"/>
      <w:bookmarkEnd w:id="3"/>
      <w:bookmarkEnd w:id="4"/>
    </w:p>
    <w:p w14:paraId="60668891" w14:textId="77777777" w:rsidR="007E473F" w:rsidRPr="002A010B" w:rsidRDefault="007E473F" w:rsidP="00D41035">
      <w:pPr>
        <w:spacing w:line="480" w:lineRule="auto"/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</w:p>
    <w:p w14:paraId="4CD6F748" w14:textId="6B6B4958" w:rsidR="00F254A1" w:rsidRPr="002A010B" w:rsidRDefault="009C01F9" w:rsidP="00D41035">
      <w:pPr>
        <w:widowControl/>
        <w:spacing w:line="480" w:lineRule="auto"/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Correspondence to: Toshio Fujisawa</w:t>
      </w:r>
      <w:r w:rsidRPr="002A010B"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  <w:t>,</w:t>
      </w:r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MD, PhD</w:t>
      </w:r>
      <w:r w:rsidRPr="002A010B"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  <w:t>,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partment of Gastroenterology, NTT Medical </w:t>
      </w:r>
      <w:proofErr w:type="spellStart"/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t>Center</w:t>
      </w:r>
      <w:proofErr w:type="spellEnd"/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kyo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, </w:t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t>5-9-22 Higashi-</w:t>
      </w:r>
      <w:proofErr w:type="spellStart"/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t>Gotanda</w:t>
      </w:r>
      <w:proofErr w:type="spellEnd"/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t>, Shinagawa, Tokyo 141-8625</w:t>
      </w:r>
      <w:r w:rsidR="00F347FD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>,</w:t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Japan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>. toshio.fujisawa@east.ntt.co.jp</w:t>
      </w:r>
    </w:p>
    <w:p w14:paraId="3CD97BED" w14:textId="16FAF642" w:rsidR="0015102C" w:rsidRPr="002A010B" w:rsidRDefault="0015102C" w:rsidP="0015102C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</w:rPr>
      </w:pPr>
      <w:r w:rsidRPr="002A010B">
        <w:rPr>
          <w:rFonts w:ascii="Book Antiqua" w:hAnsi="Book Antiqua"/>
          <w:b/>
          <w:color w:val="000000" w:themeColor="text1"/>
          <w:sz w:val="24"/>
        </w:rPr>
        <w:t xml:space="preserve">Telephone: 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+81-3-34486111</w:t>
      </w:r>
      <w:r w:rsidRPr="002A010B">
        <w:rPr>
          <w:rFonts w:ascii="Book Antiqua" w:hAnsi="Book Antiqua"/>
          <w:color w:val="000000" w:themeColor="text1"/>
          <w:sz w:val="24"/>
        </w:rPr>
        <w:t xml:space="preserve">       </w:t>
      </w:r>
    </w:p>
    <w:p w14:paraId="7E74183F" w14:textId="29FE8DF6" w:rsidR="0015102C" w:rsidRPr="002A010B" w:rsidRDefault="0015102C" w:rsidP="0015102C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</w:rPr>
      </w:pPr>
      <w:r w:rsidRPr="002A010B">
        <w:rPr>
          <w:rFonts w:ascii="Book Antiqua" w:hAnsi="Book Antiqua"/>
          <w:b/>
          <w:color w:val="000000" w:themeColor="text1"/>
          <w:sz w:val="24"/>
        </w:rPr>
        <w:t xml:space="preserve">Fax: 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+81-3-34486541</w:t>
      </w:r>
    </w:p>
    <w:p w14:paraId="46D33155" w14:textId="77777777" w:rsidR="0015102C" w:rsidRPr="002A010B" w:rsidRDefault="0015102C" w:rsidP="0015102C">
      <w:pPr>
        <w:spacing w:line="360" w:lineRule="auto"/>
        <w:rPr>
          <w:rFonts w:ascii="Book Antiqua" w:hAnsi="Book Antiqua"/>
          <w:b/>
          <w:color w:val="000000" w:themeColor="text1"/>
          <w:sz w:val="24"/>
        </w:rPr>
      </w:pPr>
    </w:p>
    <w:p w14:paraId="2F185AE1" w14:textId="3CCDA60E" w:rsidR="0015102C" w:rsidRPr="002A010B" w:rsidRDefault="0015102C" w:rsidP="0015102C">
      <w:pPr>
        <w:spacing w:line="360" w:lineRule="auto"/>
        <w:rPr>
          <w:rFonts w:ascii="Book Antiqua" w:hAnsi="Book Antiqua"/>
          <w:b/>
          <w:color w:val="000000" w:themeColor="text1"/>
          <w:sz w:val="24"/>
        </w:rPr>
      </w:pPr>
      <w:r w:rsidRPr="002A010B">
        <w:rPr>
          <w:rFonts w:ascii="Book Antiqua" w:hAnsi="Book Antiqua"/>
          <w:b/>
          <w:color w:val="000000" w:themeColor="text1"/>
          <w:sz w:val="24"/>
        </w:rPr>
        <w:t xml:space="preserve">Received: </w:t>
      </w:r>
      <w:r w:rsidR="00CC70E5" w:rsidRPr="002A010B">
        <w:rPr>
          <w:rFonts w:ascii="Book Antiqua" w:hAnsi="Book Antiqua"/>
          <w:color w:val="000000" w:themeColor="text1"/>
          <w:sz w:val="24"/>
        </w:rPr>
        <w:t>April</w:t>
      </w:r>
      <w:r w:rsidR="00CC70E5" w:rsidRPr="002A010B">
        <w:rPr>
          <w:rFonts w:ascii="Book Antiqua" w:eastAsia="宋体" w:hAnsi="Book Antiqua"/>
          <w:color w:val="000000" w:themeColor="text1"/>
          <w:sz w:val="24"/>
          <w:lang w:eastAsia="zh-CN"/>
        </w:rPr>
        <w:t xml:space="preserve"> 9, 2015</w:t>
      </w:r>
      <w:r w:rsidRPr="002A010B">
        <w:rPr>
          <w:rFonts w:ascii="Book Antiqua" w:hAnsi="Book Antiqua"/>
          <w:b/>
          <w:color w:val="000000" w:themeColor="text1"/>
          <w:sz w:val="24"/>
        </w:rPr>
        <w:t xml:space="preserve">  </w:t>
      </w:r>
    </w:p>
    <w:p w14:paraId="54632AC6" w14:textId="026EC5D4" w:rsidR="0015102C" w:rsidRPr="002A010B" w:rsidRDefault="0015102C" w:rsidP="0015102C">
      <w:pPr>
        <w:spacing w:line="360" w:lineRule="auto"/>
        <w:rPr>
          <w:rFonts w:ascii="Book Antiqua" w:eastAsia="宋体" w:hAnsi="Book Antiqua"/>
          <w:b/>
          <w:color w:val="000000" w:themeColor="text1"/>
          <w:sz w:val="24"/>
          <w:lang w:eastAsia="zh-CN"/>
        </w:rPr>
      </w:pPr>
      <w:r w:rsidRPr="002A010B">
        <w:rPr>
          <w:rFonts w:ascii="Book Antiqua" w:hAnsi="Book Antiqua"/>
          <w:b/>
          <w:color w:val="000000" w:themeColor="text1"/>
          <w:sz w:val="24"/>
        </w:rPr>
        <w:t>Peer-review started:</w:t>
      </w:r>
      <w:r w:rsidR="00CC70E5" w:rsidRPr="002A010B">
        <w:rPr>
          <w:rFonts w:ascii="Book Antiqua" w:eastAsia="宋体" w:hAnsi="Book Antiqua"/>
          <w:b/>
          <w:color w:val="000000" w:themeColor="text1"/>
          <w:sz w:val="24"/>
          <w:lang w:eastAsia="zh-CN"/>
        </w:rPr>
        <w:t xml:space="preserve"> </w:t>
      </w:r>
      <w:r w:rsidR="00CC70E5" w:rsidRPr="002A010B">
        <w:rPr>
          <w:rFonts w:ascii="Book Antiqua" w:hAnsi="Book Antiqua"/>
          <w:color w:val="000000" w:themeColor="text1"/>
          <w:sz w:val="24"/>
        </w:rPr>
        <w:t>April</w:t>
      </w:r>
      <w:r w:rsidR="00CC70E5" w:rsidRPr="002A010B">
        <w:rPr>
          <w:rFonts w:ascii="Book Antiqua" w:eastAsia="宋体" w:hAnsi="Book Antiqua"/>
          <w:color w:val="000000" w:themeColor="text1"/>
          <w:sz w:val="24"/>
          <w:lang w:eastAsia="zh-CN"/>
        </w:rPr>
        <w:t xml:space="preserve"> 9, 2015</w:t>
      </w:r>
    </w:p>
    <w:p w14:paraId="7B6CE13E" w14:textId="2EE77255" w:rsidR="0015102C" w:rsidRPr="002A010B" w:rsidRDefault="0015102C" w:rsidP="0015102C">
      <w:pPr>
        <w:spacing w:line="360" w:lineRule="auto"/>
        <w:rPr>
          <w:rFonts w:ascii="Book Antiqua" w:eastAsia="宋体" w:hAnsi="Book Antiqua"/>
          <w:b/>
          <w:color w:val="000000" w:themeColor="text1"/>
          <w:sz w:val="24"/>
          <w:lang w:eastAsia="zh-CN"/>
        </w:rPr>
      </w:pPr>
      <w:r w:rsidRPr="002A010B">
        <w:rPr>
          <w:rFonts w:ascii="Book Antiqua" w:hAnsi="Book Antiqua"/>
          <w:b/>
          <w:color w:val="000000" w:themeColor="text1"/>
          <w:sz w:val="24"/>
        </w:rPr>
        <w:t>First decision:</w:t>
      </w:r>
      <w:r w:rsidR="006815C2" w:rsidRPr="002A010B">
        <w:rPr>
          <w:rFonts w:ascii="Book Antiqua" w:eastAsia="宋体" w:hAnsi="Book Antiqua"/>
          <w:b/>
          <w:color w:val="000000" w:themeColor="text1"/>
          <w:sz w:val="24"/>
          <w:lang w:eastAsia="zh-CN"/>
        </w:rPr>
        <w:t xml:space="preserve"> </w:t>
      </w:r>
      <w:r w:rsidR="006815C2" w:rsidRPr="002A010B">
        <w:rPr>
          <w:rFonts w:ascii="Book Antiqua" w:hAnsi="Book Antiqua"/>
          <w:color w:val="000000" w:themeColor="text1"/>
          <w:sz w:val="24"/>
        </w:rPr>
        <w:t>April</w:t>
      </w:r>
      <w:r w:rsidR="006815C2" w:rsidRPr="002A010B">
        <w:rPr>
          <w:rFonts w:ascii="Book Antiqua" w:eastAsia="宋体" w:hAnsi="Book Antiqua"/>
          <w:color w:val="000000" w:themeColor="text1"/>
          <w:sz w:val="24"/>
          <w:lang w:eastAsia="zh-CN"/>
        </w:rPr>
        <w:t xml:space="preserve"> 23, 2015</w:t>
      </w:r>
    </w:p>
    <w:p w14:paraId="1B09F645" w14:textId="0019F316" w:rsidR="0015102C" w:rsidRPr="002A010B" w:rsidRDefault="0015102C" w:rsidP="0015102C">
      <w:pPr>
        <w:spacing w:line="360" w:lineRule="auto"/>
        <w:rPr>
          <w:rFonts w:ascii="Book Antiqua" w:hAnsi="Book Antiqua"/>
          <w:color w:val="000000" w:themeColor="text1"/>
          <w:sz w:val="24"/>
        </w:rPr>
      </w:pPr>
      <w:r w:rsidRPr="002A010B">
        <w:rPr>
          <w:rFonts w:ascii="Book Antiqua" w:hAnsi="Book Antiqua"/>
          <w:b/>
          <w:color w:val="000000" w:themeColor="text1"/>
          <w:sz w:val="24"/>
        </w:rPr>
        <w:t xml:space="preserve">Revised: </w:t>
      </w:r>
      <w:r w:rsidR="006815C2" w:rsidRPr="002A010B">
        <w:rPr>
          <w:rFonts w:ascii="Book Antiqua" w:eastAsia="宋体" w:hAnsi="Book Antiqua"/>
          <w:color w:val="000000" w:themeColor="text1"/>
          <w:sz w:val="24"/>
          <w:lang w:eastAsia="zh-CN"/>
        </w:rPr>
        <w:t>May 11, 2015</w:t>
      </w:r>
      <w:r w:rsidRPr="002A010B">
        <w:rPr>
          <w:rFonts w:ascii="Book Antiqua" w:hAnsi="Book Antiqua"/>
          <w:color w:val="000000" w:themeColor="text1"/>
          <w:sz w:val="24"/>
        </w:rPr>
        <w:t xml:space="preserve"> </w:t>
      </w:r>
    </w:p>
    <w:p w14:paraId="45F3B7C1" w14:textId="31DD3F3B" w:rsidR="00112D61" w:rsidRPr="003A6E42" w:rsidRDefault="0015102C" w:rsidP="00112D61">
      <w:pPr>
        <w:spacing w:line="360" w:lineRule="auto"/>
        <w:rPr>
          <w:rFonts w:ascii="Book Antiqua" w:hAnsi="Book Antiqua"/>
          <w:color w:val="000000" w:themeColor="text1"/>
          <w:sz w:val="24"/>
        </w:rPr>
      </w:pPr>
      <w:r w:rsidRPr="002A010B">
        <w:rPr>
          <w:rFonts w:ascii="Book Antiqua" w:hAnsi="Book Antiqua"/>
          <w:b/>
          <w:color w:val="000000" w:themeColor="text1"/>
          <w:sz w:val="24"/>
        </w:rPr>
        <w:t>Accepted:</w:t>
      </w:r>
      <w:bookmarkStart w:id="5" w:name="OLE_LINK99"/>
      <w:bookmarkStart w:id="6" w:name="OLE_LINK104"/>
      <w:bookmarkStart w:id="7" w:name="OLE_LINK110"/>
      <w:bookmarkStart w:id="8" w:name="OLE_LINK111"/>
      <w:bookmarkStart w:id="9" w:name="OLE_LINK115"/>
      <w:bookmarkStart w:id="10" w:name="OLE_LINK116"/>
      <w:r w:rsidR="00112D61" w:rsidRPr="00112D61">
        <w:rPr>
          <w:rFonts w:ascii="Book Antiqua" w:hAnsi="Book Antiqua"/>
          <w:color w:val="000000" w:themeColor="text1"/>
          <w:sz w:val="24"/>
        </w:rPr>
        <w:t xml:space="preserve"> </w:t>
      </w:r>
      <w:r w:rsidR="00112D61" w:rsidRPr="003A6E42">
        <w:rPr>
          <w:rFonts w:ascii="Book Antiqua" w:hAnsi="Book Antiqua"/>
          <w:color w:val="000000" w:themeColor="text1"/>
          <w:sz w:val="24"/>
        </w:rPr>
        <w:t>June 26, 2015</w:t>
      </w:r>
    </w:p>
    <w:bookmarkEnd w:id="5"/>
    <w:bookmarkEnd w:id="6"/>
    <w:bookmarkEnd w:id="7"/>
    <w:bookmarkEnd w:id="8"/>
    <w:bookmarkEnd w:id="9"/>
    <w:bookmarkEnd w:id="10"/>
    <w:p w14:paraId="68397A5F" w14:textId="77777777" w:rsidR="0015102C" w:rsidRPr="002A010B" w:rsidRDefault="0015102C" w:rsidP="0015102C">
      <w:pPr>
        <w:spacing w:line="360" w:lineRule="auto"/>
        <w:rPr>
          <w:rFonts w:ascii="Book Antiqua" w:hAnsi="Book Antiqua"/>
          <w:b/>
          <w:color w:val="000000" w:themeColor="text1"/>
          <w:sz w:val="24"/>
        </w:rPr>
      </w:pPr>
      <w:r w:rsidRPr="002A010B">
        <w:rPr>
          <w:rFonts w:ascii="Book Antiqua" w:hAnsi="Book Antiqua"/>
          <w:b/>
          <w:color w:val="000000" w:themeColor="text1"/>
          <w:sz w:val="24"/>
        </w:rPr>
        <w:t xml:space="preserve">  </w:t>
      </w:r>
    </w:p>
    <w:p w14:paraId="00188F65" w14:textId="77777777" w:rsidR="0015102C" w:rsidRPr="002A010B" w:rsidRDefault="0015102C" w:rsidP="0015102C">
      <w:pPr>
        <w:spacing w:line="360" w:lineRule="auto"/>
        <w:rPr>
          <w:rFonts w:ascii="Book Antiqua" w:hAnsi="Book Antiqua"/>
          <w:b/>
          <w:color w:val="000000" w:themeColor="text1"/>
          <w:sz w:val="24"/>
        </w:rPr>
      </w:pPr>
      <w:r w:rsidRPr="002A010B">
        <w:rPr>
          <w:rFonts w:ascii="Book Antiqua" w:hAnsi="Book Antiqua"/>
          <w:b/>
          <w:color w:val="000000" w:themeColor="text1"/>
          <w:sz w:val="24"/>
        </w:rPr>
        <w:t>Article in press:</w:t>
      </w:r>
    </w:p>
    <w:p w14:paraId="4941B2FD" w14:textId="77777777" w:rsidR="0015102C" w:rsidRPr="002A010B" w:rsidRDefault="0015102C" w:rsidP="0015102C">
      <w:pPr>
        <w:spacing w:line="360" w:lineRule="auto"/>
        <w:rPr>
          <w:rFonts w:ascii="Book Antiqua" w:hAnsi="Book Antiqua"/>
          <w:color w:val="000000" w:themeColor="text1"/>
          <w:sz w:val="24"/>
        </w:rPr>
      </w:pPr>
      <w:r w:rsidRPr="002A010B">
        <w:rPr>
          <w:rFonts w:ascii="Book Antiqua" w:hAnsi="Book Antiqua"/>
          <w:b/>
          <w:color w:val="000000" w:themeColor="text1"/>
          <w:sz w:val="24"/>
        </w:rPr>
        <w:t>Published online:</w:t>
      </w:r>
    </w:p>
    <w:p w14:paraId="07BB3125" w14:textId="4D50B73F" w:rsidR="00081BBB" w:rsidRDefault="00081BBB">
      <w:pPr>
        <w:widowControl/>
        <w:jc w:val="left"/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  <w:r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br w:type="page"/>
      </w:r>
    </w:p>
    <w:p w14:paraId="2C92BDEF" w14:textId="77777777" w:rsidR="00072FDF" w:rsidRPr="002A010B" w:rsidRDefault="00072FDF" w:rsidP="00D41035">
      <w:pPr>
        <w:spacing w:line="480" w:lineRule="auto"/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</w:p>
    <w:p w14:paraId="7C8108E3" w14:textId="680FEEE2" w:rsidR="00895159" w:rsidRPr="002A010B" w:rsidRDefault="00895159" w:rsidP="00D41035">
      <w:pPr>
        <w:spacing w:line="48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Abstract</w:t>
      </w:r>
      <w:r w:rsidR="00936456"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</w:p>
    <w:p w14:paraId="7D3ED549" w14:textId="27E15D66" w:rsidR="00895159" w:rsidRPr="002A010B" w:rsidRDefault="0068075A" w:rsidP="00D41035">
      <w:pPr>
        <w:spacing w:line="48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5B62AC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ncreatic </w:t>
      </w:r>
      <w:proofErr w:type="spellStart"/>
      <w:r w:rsidR="00C8612F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proofErr w:type="spellEnd"/>
      <w:r w:rsidR="00C8612F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a rare neoplasm that is difficult to </w:t>
      </w:r>
      <w:r w:rsidR="00B66BE6" w:rsidRPr="002A010B">
        <w:rPr>
          <w:rFonts w:ascii="Book Antiqua" w:hAnsi="Book Antiqua" w:cs="Times New Roman"/>
          <w:color w:val="000000" w:themeColor="text1"/>
          <w:sz w:val="24"/>
          <w:szCs w:val="24"/>
        </w:rPr>
        <w:t>distinguish</w:t>
      </w:r>
      <w:r w:rsidR="00C8612F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rom </w:t>
      </w:r>
      <w:r w:rsidR="005B62AC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C8612F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ncreatic neuroendocrine tumo</w:t>
      </w:r>
      <w:r w:rsidR="00A663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u</w:t>
      </w:r>
      <w:r w:rsidR="00C8612F" w:rsidRPr="002A010B">
        <w:rPr>
          <w:rFonts w:ascii="Book Antiqua" w:hAnsi="Book Antiqua" w:cs="Times New Roman"/>
          <w:color w:val="000000" w:themeColor="text1"/>
          <w:sz w:val="24"/>
          <w:szCs w:val="24"/>
        </w:rPr>
        <w:t>r.</w:t>
      </w:r>
      <w:r w:rsidR="00B66BE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ere we present a case </w:t>
      </w:r>
      <w:r w:rsidR="005B62AC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="00B66BE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ncreatic </w:t>
      </w:r>
      <w:proofErr w:type="spellStart"/>
      <w:r w:rsidR="00A806E8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proofErr w:type="spellEnd"/>
      <w:r w:rsidR="00A806E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</w:t>
      </w:r>
      <w:r w:rsidR="00B66BE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as </w:t>
      </w:r>
      <w:r w:rsidR="005B62AC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rgically </w:t>
      </w:r>
      <w:r w:rsidR="00B66BE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sected </w:t>
      </w:r>
      <w:r w:rsidR="007D48D1" w:rsidRPr="002A010B">
        <w:rPr>
          <w:rFonts w:ascii="Book Antiqua" w:hAnsi="Book Antiqua" w:cs="Times New Roman"/>
          <w:color w:val="000000" w:themeColor="text1"/>
          <w:sz w:val="24"/>
          <w:szCs w:val="24"/>
        </w:rPr>
        <w:t>follow</w:t>
      </w:r>
      <w:r w:rsidR="005B62AC" w:rsidRPr="002A010B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B66BE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eoperative diagnosis of </w:t>
      </w:r>
      <w:r w:rsidR="005B62AC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B66BE6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ncreatic neuroendocrine tumo</w:t>
      </w:r>
      <w:r w:rsidR="00A663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u</w:t>
      </w:r>
      <w:r w:rsidR="00B66BE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r. Careful evaluation of the </w:t>
      </w:r>
      <w:r w:rsidR="00F21945" w:rsidRPr="002A010B">
        <w:rPr>
          <w:rFonts w:ascii="Book Antiqua" w:hAnsi="Book Antiqua" w:cs="Times New Roman"/>
          <w:color w:val="000000" w:themeColor="text1"/>
          <w:sz w:val="24"/>
          <w:szCs w:val="24"/>
        </w:rPr>
        <w:t>endoscopic ultrasonography</w:t>
      </w:r>
      <w:r w:rsidR="00B66BE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indings</w:t>
      </w:r>
      <w:r w:rsidR="00CF6DD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B62AC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vealed </w:t>
      </w:r>
      <w:r w:rsidR="00B66BE6" w:rsidRPr="002A010B">
        <w:rPr>
          <w:rFonts w:ascii="Book Antiqua" w:hAnsi="Book Antiqua" w:cs="Times New Roman"/>
          <w:color w:val="000000" w:themeColor="text1"/>
          <w:sz w:val="24"/>
          <w:szCs w:val="24"/>
        </w:rPr>
        <w:t>abundant draining vessels</w:t>
      </w:r>
      <w:r w:rsidR="005B62AC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hich </w:t>
      </w:r>
      <w:r w:rsidR="00B66BE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uld have led to a correct preoperative diagnosis of pancreatic </w:t>
      </w:r>
      <w:proofErr w:type="spellStart"/>
      <w:r w:rsidR="00B66BE6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proofErr w:type="spellEnd"/>
      <w:r w:rsidR="00B66BE6" w:rsidRPr="002A010B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6E895637" w14:textId="77777777" w:rsidR="008948D3" w:rsidRPr="002A010B" w:rsidRDefault="008948D3" w:rsidP="00D41035">
      <w:pPr>
        <w:spacing w:line="480" w:lineRule="auto"/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</w:p>
    <w:p w14:paraId="5316D4C9" w14:textId="5A25EF64" w:rsidR="00125DC6" w:rsidRPr="002A010B" w:rsidRDefault="00125DC6" w:rsidP="00125DC6">
      <w:pPr>
        <w:spacing w:line="480" w:lineRule="auto"/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Key</w:t>
      </w:r>
      <w:r w:rsidR="006815C2" w:rsidRPr="002A010B"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  <w:t xml:space="preserve"> </w:t>
      </w:r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words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: </w:t>
      </w:r>
      <w:proofErr w:type="spellStart"/>
      <w:r w:rsidR="006815C2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proofErr w:type="spellEnd"/>
      <w:r w:rsidR="006815C2"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>;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815C2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Neuroendocrine 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tumour</w:t>
      </w:r>
      <w:r w:rsidR="006815C2"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>;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gramStart"/>
      <w:r w:rsidR="006815C2" w:rsidRPr="002A010B">
        <w:rPr>
          <w:rFonts w:ascii="Book Antiqua" w:hAnsi="Book Antiqua" w:cs="Times New Roman"/>
          <w:color w:val="000000" w:themeColor="text1"/>
          <w:sz w:val="24"/>
          <w:szCs w:val="24"/>
        </w:rPr>
        <w:t>Draining</w:t>
      </w:r>
      <w:proofErr w:type="gramEnd"/>
      <w:r w:rsidR="006815C2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vessels</w:t>
      </w:r>
      <w:r w:rsidR="006815C2"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>;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815C2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ncreatic tumour</w:t>
      </w:r>
    </w:p>
    <w:p w14:paraId="2DEE13DD" w14:textId="77777777" w:rsidR="00125DC6" w:rsidRPr="002A010B" w:rsidRDefault="00125DC6" w:rsidP="00125DC6">
      <w:pPr>
        <w:widowControl/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</w:p>
    <w:p w14:paraId="74BEDF4A" w14:textId="77777777" w:rsidR="006815C2" w:rsidRPr="002A010B" w:rsidRDefault="006815C2" w:rsidP="006815C2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 Unicode MS"/>
          <w:color w:val="000000" w:themeColor="text1"/>
          <w:sz w:val="24"/>
        </w:rPr>
      </w:pPr>
      <w:bookmarkStart w:id="11" w:name="OLE_LINK98"/>
      <w:bookmarkStart w:id="12" w:name="OLE_LINK156"/>
      <w:bookmarkStart w:id="13" w:name="OLE_LINK196"/>
      <w:bookmarkStart w:id="14" w:name="OLE_LINK217"/>
      <w:bookmarkStart w:id="15" w:name="OLE_LINK242"/>
      <w:bookmarkStart w:id="16" w:name="OLE_LINK247"/>
      <w:bookmarkStart w:id="17" w:name="OLE_LINK311"/>
      <w:bookmarkStart w:id="18" w:name="OLE_LINK312"/>
      <w:bookmarkStart w:id="19" w:name="OLE_LINK325"/>
      <w:bookmarkStart w:id="20" w:name="OLE_LINK330"/>
      <w:bookmarkStart w:id="21" w:name="OLE_LINK513"/>
      <w:bookmarkStart w:id="22" w:name="OLE_LINK514"/>
      <w:bookmarkStart w:id="23" w:name="OLE_LINK464"/>
      <w:bookmarkStart w:id="24" w:name="OLE_LINK465"/>
      <w:bookmarkStart w:id="25" w:name="OLE_LINK466"/>
      <w:bookmarkStart w:id="26" w:name="OLE_LINK470"/>
      <w:bookmarkStart w:id="27" w:name="OLE_LINK471"/>
      <w:bookmarkStart w:id="28" w:name="OLE_LINK472"/>
      <w:bookmarkStart w:id="29" w:name="OLE_LINK474"/>
      <w:bookmarkStart w:id="30" w:name="OLE_LINK512"/>
      <w:bookmarkStart w:id="31" w:name="OLE_LINK800"/>
      <w:bookmarkStart w:id="32" w:name="OLE_LINK982"/>
      <w:bookmarkStart w:id="33" w:name="OLE_LINK1027"/>
      <w:bookmarkStart w:id="34" w:name="OLE_LINK504"/>
      <w:bookmarkStart w:id="35" w:name="OLE_LINK546"/>
      <w:bookmarkStart w:id="36" w:name="OLE_LINK547"/>
      <w:bookmarkStart w:id="37" w:name="OLE_LINK575"/>
      <w:bookmarkStart w:id="38" w:name="OLE_LINK640"/>
      <w:bookmarkStart w:id="39" w:name="OLE_LINK672"/>
      <w:bookmarkStart w:id="40" w:name="OLE_LINK714"/>
      <w:bookmarkStart w:id="41" w:name="OLE_LINK651"/>
      <w:bookmarkStart w:id="42" w:name="OLE_LINK652"/>
      <w:bookmarkStart w:id="43" w:name="OLE_LINK744"/>
      <w:bookmarkStart w:id="44" w:name="OLE_LINK758"/>
      <w:bookmarkStart w:id="45" w:name="OLE_LINK787"/>
      <w:bookmarkStart w:id="46" w:name="OLE_LINK807"/>
      <w:bookmarkStart w:id="47" w:name="OLE_LINK820"/>
      <w:bookmarkStart w:id="48" w:name="OLE_LINK862"/>
      <w:bookmarkStart w:id="49" w:name="OLE_LINK879"/>
      <w:bookmarkStart w:id="50" w:name="OLE_LINK906"/>
      <w:bookmarkStart w:id="51" w:name="OLE_LINK928"/>
      <w:bookmarkStart w:id="52" w:name="OLE_LINK960"/>
      <w:bookmarkStart w:id="53" w:name="OLE_LINK861"/>
      <w:bookmarkStart w:id="54" w:name="OLE_LINK983"/>
      <w:bookmarkStart w:id="55" w:name="OLE_LINK1334"/>
      <w:bookmarkStart w:id="56" w:name="OLE_LINK1029"/>
      <w:bookmarkStart w:id="57" w:name="OLE_LINK1060"/>
      <w:bookmarkStart w:id="58" w:name="OLE_LINK1061"/>
      <w:bookmarkStart w:id="59" w:name="OLE_LINK1348"/>
      <w:bookmarkStart w:id="60" w:name="OLE_LINK1086"/>
      <w:bookmarkStart w:id="61" w:name="OLE_LINK1100"/>
      <w:bookmarkStart w:id="62" w:name="OLE_LINK1125"/>
      <w:bookmarkStart w:id="63" w:name="OLE_LINK1163"/>
      <w:bookmarkStart w:id="64" w:name="OLE_LINK1193"/>
      <w:bookmarkStart w:id="65" w:name="OLE_LINK1219"/>
      <w:bookmarkStart w:id="66" w:name="OLE_LINK1247"/>
      <w:bookmarkStart w:id="67" w:name="OLE_LINK1284"/>
      <w:bookmarkStart w:id="68" w:name="OLE_LINK1313"/>
      <w:bookmarkStart w:id="69" w:name="OLE_LINK1361"/>
      <w:bookmarkStart w:id="70" w:name="OLE_LINK1384"/>
      <w:bookmarkStart w:id="71" w:name="OLE_LINK1403"/>
      <w:bookmarkStart w:id="72" w:name="OLE_LINK1437"/>
      <w:bookmarkStart w:id="73" w:name="OLE_LINK1454"/>
      <w:bookmarkStart w:id="74" w:name="OLE_LINK1480"/>
      <w:bookmarkStart w:id="75" w:name="OLE_LINK1504"/>
      <w:bookmarkStart w:id="76" w:name="OLE_LINK1516"/>
      <w:bookmarkStart w:id="77" w:name="OLE_LINK135"/>
      <w:bookmarkStart w:id="78" w:name="OLE_LINK216"/>
      <w:bookmarkStart w:id="79" w:name="OLE_LINK259"/>
      <w:bookmarkStart w:id="80" w:name="OLE_LINK1186"/>
      <w:bookmarkStart w:id="81" w:name="OLE_LINK1265"/>
      <w:bookmarkStart w:id="82" w:name="OLE_LINK1373"/>
      <w:bookmarkStart w:id="83" w:name="OLE_LINK1478"/>
      <w:bookmarkStart w:id="84" w:name="OLE_LINK1644"/>
      <w:bookmarkStart w:id="85" w:name="OLE_LINK1884"/>
      <w:bookmarkStart w:id="86" w:name="OLE_LINK1885"/>
      <w:bookmarkStart w:id="87" w:name="OLE_LINK1538"/>
      <w:bookmarkStart w:id="88" w:name="OLE_LINK1539"/>
      <w:bookmarkStart w:id="89" w:name="OLE_LINK1543"/>
      <w:bookmarkStart w:id="90" w:name="OLE_LINK1549"/>
      <w:bookmarkStart w:id="91" w:name="OLE_LINK1778"/>
      <w:bookmarkStart w:id="92" w:name="OLE_LINK1756"/>
      <w:bookmarkStart w:id="93" w:name="OLE_LINK1776"/>
      <w:bookmarkStart w:id="94" w:name="OLE_LINK1777"/>
      <w:bookmarkStart w:id="95" w:name="OLE_LINK1868"/>
      <w:bookmarkStart w:id="96" w:name="OLE_LINK1744"/>
      <w:bookmarkStart w:id="97" w:name="OLE_LINK1817"/>
      <w:bookmarkStart w:id="98" w:name="OLE_LINK1835"/>
      <w:bookmarkStart w:id="99" w:name="OLE_LINK1866"/>
      <w:bookmarkStart w:id="100" w:name="OLE_LINK1882"/>
      <w:bookmarkStart w:id="101" w:name="OLE_LINK1901"/>
      <w:bookmarkStart w:id="102" w:name="OLE_LINK1902"/>
      <w:bookmarkStart w:id="103" w:name="OLE_LINK2013"/>
      <w:bookmarkStart w:id="104" w:name="OLE_LINK1894"/>
      <w:bookmarkStart w:id="105" w:name="OLE_LINK1929"/>
      <w:bookmarkStart w:id="106" w:name="OLE_LINK1941"/>
      <w:bookmarkStart w:id="107" w:name="OLE_LINK1995"/>
      <w:bookmarkStart w:id="108" w:name="OLE_LINK1938"/>
      <w:bookmarkStart w:id="109" w:name="OLE_LINK2081"/>
      <w:bookmarkStart w:id="110" w:name="OLE_LINK2082"/>
      <w:bookmarkStart w:id="111" w:name="OLE_LINK2292"/>
      <w:bookmarkStart w:id="112" w:name="OLE_LINK1931"/>
      <w:bookmarkStart w:id="113" w:name="OLE_LINK1964"/>
      <w:bookmarkStart w:id="114" w:name="OLE_LINK2020"/>
      <w:bookmarkStart w:id="115" w:name="OLE_LINK2071"/>
      <w:bookmarkStart w:id="116" w:name="OLE_LINK2134"/>
      <w:bookmarkStart w:id="117" w:name="OLE_LINK2265"/>
      <w:bookmarkStart w:id="118" w:name="OLE_LINK2562"/>
      <w:bookmarkStart w:id="119" w:name="OLE_LINK1923"/>
      <w:bookmarkStart w:id="120" w:name="OLE_LINK2192"/>
      <w:bookmarkStart w:id="121" w:name="OLE_LINK2110"/>
      <w:bookmarkStart w:id="122" w:name="OLE_LINK2445"/>
      <w:bookmarkStart w:id="123" w:name="OLE_LINK2446"/>
      <w:bookmarkStart w:id="124" w:name="OLE_LINK2169"/>
      <w:bookmarkStart w:id="125" w:name="OLE_LINK2190"/>
      <w:bookmarkStart w:id="126" w:name="OLE_LINK2331"/>
      <w:bookmarkStart w:id="127" w:name="OLE_LINK2345"/>
      <w:bookmarkStart w:id="128" w:name="OLE_LINK2467"/>
      <w:bookmarkStart w:id="129" w:name="OLE_LINK2484"/>
      <w:bookmarkStart w:id="130" w:name="OLE_LINK2157"/>
      <w:bookmarkStart w:id="131" w:name="OLE_LINK2221"/>
      <w:bookmarkStart w:id="132" w:name="OLE_LINK2252"/>
      <w:bookmarkStart w:id="133" w:name="OLE_LINK2348"/>
      <w:bookmarkStart w:id="134" w:name="OLE_LINK2451"/>
      <w:bookmarkStart w:id="135" w:name="OLE_LINK2627"/>
      <w:bookmarkStart w:id="136" w:name="OLE_LINK2482"/>
      <w:bookmarkStart w:id="137" w:name="OLE_LINK2663"/>
      <w:bookmarkStart w:id="138" w:name="OLE_LINK2761"/>
      <w:bookmarkStart w:id="139" w:name="OLE_LINK2856"/>
      <w:bookmarkStart w:id="140" w:name="OLE_LINK2993"/>
      <w:bookmarkStart w:id="141" w:name="OLE_LINK2643"/>
      <w:bookmarkStart w:id="142" w:name="OLE_LINK2583"/>
      <w:bookmarkStart w:id="143" w:name="OLE_LINK2762"/>
      <w:bookmarkStart w:id="144" w:name="OLE_LINK2962"/>
      <w:bookmarkStart w:id="145" w:name="OLE_LINK2582"/>
      <w:proofErr w:type="gramStart"/>
      <w:r w:rsidRPr="002A010B">
        <w:rPr>
          <w:rFonts w:ascii="Book Antiqua" w:hAnsi="Book Antiqua"/>
          <w:b/>
          <w:color w:val="000000" w:themeColor="text1"/>
          <w:sz w:val="24"/>
        </w:rPr>
        <w:t xml:space="preserve">© </w:t>
      </w:r>
      <w:r w:rsidRPr="002A010B">
        <w:rPr>
          <w:rFonts w:ascii="Book Antiqua" w:eastAsia="AdvTimes" w:hAnsi="Book Antiqua" w:cs="AdvTimes"/>
          <w:b/>
          <w:color w:val="000000" w:themeColor="text1"/>
          <w:sz w:val="24"/>
        </w:rPr>
        <w:t>The Author(s) 2015.</w:t>
      </w:r>
      <w:proofErr w:type="gramEnd"/>
      <w:r w:rsidRPr="002A010B">
        <w:rPr>
          <w:rFonts w:ascii="Book Antiqua" w:eastAsia="AdvTimes" w:hAnsi="Book Antiqua" w:cs="AdvTimes"/>
          <w:color w:val="000000" w:themeColor="text1"/>
          <w:sz w:val="24"/>
        </w:rPr>
        <w:t xml:space="preserve"> </w:t>
      </w:r>
      <w:proofErr w:type="gramStart"/>
      <w:r w:rsidRPr="002A010B">
        <w:rPr>
          <w:rFonts w:ascii="Book Antiqua" w:eastAsia="AdvTimes" w:hAnsi="Book Antiqua" w:cs="AdvTimes"/>
          <w:color w:val="000000" w:themeColor="text1"/>
          <w:sz w:val="24"/>
        </w:rPr>
        <w:t xml:space="preserve">Published by </w:t>
      </w:r>
      <w:proofErr w:type="spellStart"/>
      <w:r w:rsidRPr="002A010B">
        <w:rPr>
          <w:rFonts w:ascii="Book Antiqua" w:hAnsi="Book Antiqua" w:cs="Arial Unicode MS"/>
          <w:color w:val="000000" w:themeColor="text1"/>
          <w:sz w:val="24"/>
        </w:rPr>
        <w:t>Baishideng</w:t>
      </w:r>
      <w:proofErr w:type="spellEnd"/>
      <w:r w:rsidRPr="002A010B">
        <w:rPr>
          <w:rFonts w:ascii="Book Antiqua" w:hAnsi="Book Antiqua" w:cs="Arial Unicode MS"/>
          <w:color w:val="000000" w:themeColor="text1"/>
          <w:sz w:val="24"/>
        </w:rPr>
        <w:t xml:space="preserve"> Publishing Group Inc.</w:t>
      </w:r>
      <w:proofErr w:type="gramEnd"/>
      <w:r w:rsidRPr="002A010B">
        <w:rPr>
          <w:rFonts w:ascii="Book Antiqua" w:hAnsi="Book Antiqua" w:cs="Arial Unicode MS"/>
          <w:color w:val="000000" w:themeColor="text1"/>
          <w:sz w:val="24"/>
        </w:rPr>
        <w:t xml:space="preserve"> All rights reserved.</w:t>
      </w:r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</w:p>
    <w:p w14:paraId="5AA7471F" w14:textId="77777777" w:rsidR="006815C2" w:rsidRPr="002A010B" w:rsidRDefault="006815C2" w:rsidP="00125DC6">
      <w:pPr>
        <w:widowControl/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</w:p>
    <w:p w14:paraId="4BF37E0B" w14:textId="7E13DA36" w:rsidR="00125DC6" w:rsidRPr="002A010B" w:rsidRDefault="006815C2" w:rsidP="00125DC6">
      <w:pPr>
        <w:spacing w:line="48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</w:pPr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Core tip</w:t>
      </w:r>
      <w:r w:rsidRPr="002A010B"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  <w:t xml:space="preserve">: </w:t>
      </w:r>
      <w:r w:rsidR="00125DC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ncreatic </w:t>
      </w:r>
      <w:proofErr w:type="spellStart"/>
      <w:r w:rsidR="00125DC6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proofErr w:type="spellEnd"/>
      <w:r w:rsidR="00125DC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a rare disease, which has been reported only in 24 cases ever. Invasive procedures toward </w:t>
      </w:r>
      <w:proofErr w:type="spellStart"/>
      <w:r w:rsidR="00125DC6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s</w:t>
      </w:r>
      <w:proofErr w:type="spellEnd"/>
      <w:r w:rsidR="00125DC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rry the potential risk of catastrophic complications due to unexpected release of large quantities of </w:t>
      </w:r>
      <w:proofErr w:type="spellStart"/>
      <w:r w:rsidR="00125DC6" w:rsidRPr="002A010B">
        <w:rPr>
          <w:rFonts w:ascii="Book Antiqua" w:hAnsi="Book Antiqua" w:cs="Times New Roman"/>
          <w:color w:val="000000" w:themeColor="text1"/>
          <w:sz w:val="24"/>
          <w:szCs w:val="24"/>
        </w:rPr>
        <w:t>catecholamines</w:t>
      </w:r>
      <w:proofErr w:type="spellEnd"/>
      <w:r w:rsidR="00125DC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125DC6" w:rsidRPr="002A010B">
        <w:rPr>
          <w:rFonts w:ascii="Book Antiqua" w:hAnsi="Book Antiqua"/>
          <w:color w:val="000000" w:themeColor="text1"/>
          <w:sz w:val="24"/>
          <w:szCs w:val="24"/>
        </w:rPr>
        <w:t xml:space="preserve">An accurate diagnosis of </w:t>
      </w:r>
      <w:proofErr w:type="spellStart"/>
      <w:r w:rsidR="00125DC6" w:rsidRPr="002A010B">
        <w:rPr>
          <w:rFonts w:ascii="Book Antiqua" w:hAnsi="Book Antiqua"/>
          <w:color w:val="000000" w:themeColor="text1"/>
          <w:sz w:val="24"/>
          <w:szCs w:val="24"/>
        </w:rPr>
        <w:t>paraganglioma</w:t>
      </w:r>
      <w:proofErr w:type="spellEnd"/>
      <w:r w:rsidR="00125DC6" w:rsidRPr="002A010B">
        <w:rPr>
          <w:rFonts w:ascii="Book Antiqua" w:hAnsi="Book Antiqua"/>
          <w:color w:val="000000" w:themeColor="text1"/>
          <w:sz w:val="24"/>
          <w:szCs w:val="24"/>
        </w:rPr>
        <w:t>, therefore, is important before invasive procedures.</w:t>
      </w:r>
      <w:r w:rsidR="00125DC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raining vessels from the tumour are </w:t>
      </w:r>
      <w:r w:rsidR="00125DC6" w:rsidRPr="002A010B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sometimes observed in a general </w:t>
      </w:r>
      <w:proofErr w:type="spellStart"/>
      <w:r w:rsidR="00125DC6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proofErr w:type="spellEnd"/>
      <w:r w:rsidR="00125DC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However, it is still unclear in the pancreatic </w:t>
      </w:r>
      <w:proofErr w:type="spellStart"/>
      <w:r w:rsidR="00125DC6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proofErr w:type="spellEnd"/>
      <w:r w:rsidR="00125DC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In the present report, usefulness of draining vessels for a diagnosis of pancreatic </w:t>
      </w:r>
      <w:proofErr w:type="spellStart"/>
      <w:r w:rsidR="00125DC6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proofErr w:type="spellEnd"/>
      <w:r w:rsidR="00125DC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as investigated by reviewing past cases.</w:t>
      </w:r>
    </w:p>
    <w:p w14:paraId="680997F1" w14:textId="77777777" w:rsidR="00125DC6" w:rsidRPr="002A010B" w:rsidRDefault="00125DC6" w:rsidP="00D41035">
      <w:pPr>
        <w:spacing w:line="480" w:lineRule="auto"/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</w:p>
    <w:p w14:paraId="63FAF2E0" w14:textId="77777777" w:rsidR="00A46A2E" w:rsidRPr="002A010B" w:rsidRDefault="00A46A2E" w:rsidP="00A46A2E">
      <w:pPr>
        <w:spacing w:line="480" w:lineRule="auto"/>
        <w:rPr>
          <w:rFonts w:ascii="Book Antiqua" w:eastAsia="宋体" w:hAnsi="Book Antiqua" w:cs="Times New Roman"/>
          <w:color w:val="000000" w:themeColor="text1"/>
          <w:sz w:val="24"/>
          <w:szCs w:val="24"/>
          <w:lang w:val="en-US" w:eastAsia="zh-CN"/>
        </w:rPr>
      </w:pP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Misumi</w:t>
      </w:r>
      <w:proofErr w:type="spellEnd"/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Y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, Fujisawa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T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, Hashimoto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H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, Kagawa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K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Noie</w:t>
      </w:r>
      <w:proofErr w:type="spellEnd"/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T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, Chiba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H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Horiuchi</w:t>
      </w:r>
      <w:proofErr w:type="spellEnd"/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H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Harihara</w:t>
      </w:r>
      <w:proofErr w:type="spellEnd"/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Y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Matsuhashi</w:t>
      </w:r>
      <w:proofErr w:type="spellEnd"/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N. 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ncreatic </w:t>
      </w: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proofErr w:type="spellEnd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draining vessels</w:t>
      </w:r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. </w:t>
      </w:r>
      <w:r w:rsidRPr="002A010B">
        <w:rPr>
          <w:rFonts w:ascii="Book Antiqua" w:eastAsia="宋体" w:hAnsi="Book Antiqua" w:cs="Times New Roman"/>
          <w:i/>
          <w:color w:val="000000" w:themeColor="text1"/>
          <w:sz w:val="24"/>
          <w:szCs w:val="24"/>
          <w:lang w:val="en-US" w:eastAsia="zh-CN"/>
        </w:rPr>
        <w:t xml:space="preserve">World J </w:t>
      </w:r>
      <w:proofErr w:type="spellStart"/>
      <w:r w:rsidRPr="002A010B">
        <w:rPr>
          <w:rFonts w:ascii="Book Antiqua" w:eastAsia="宋体" w:hAnsi="Book Antiqua" w:cs="Times New Roman"/>
          <w:i/>
          <w:color w:val="000000" w:themeColor="text1"/>
          <w:sz w:val="24"/>
          <w:szCs w:val="24"/>
          <w:lang w:val="en-US" w:eastAsia="zh-CN"/>
        </w:rPr>
        <w:t>Gastroenterol</w:t>
      </w:r>
      <w:proofErr w:type="spellEnd"/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val="en-US" w:eastAsia="zh-CN"/>
        </w:rPr>
        <w:t xml:space="preserve"> 2015; </w:t>
      </w:r>
      <w:proofErr w:type="gramStart"/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val="en-US" w:eastAsia="zh-CN"/>
        </w:rPr>
        <w:t>In</w:t>
      </w:r>
      <w:proofErr w:type="gramEnd"/>
      <w:r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val="en-US" w:eastAsia="zh-CN"/>
        </w:rPr>
        <w:t xml:space="preserve"> press</w:t>
      </w:r>
    </w:p>
    <w:p w14:paraId="59891810" w14:textId="148D4FB2" w:rsidR="00081BBB" w:rsidRDefault="00081BBB">
      <w:pPr>
        <w:widowControl/>
        <w:jc w:val="left"/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  <w:r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br w:type="page"/>
      </w:r>
    </w:p>
    <w:p w14:paraId="0C37194A" w14:textId="77777777" w:rsidR="006815C2" w:rsidRPr="002A010B" w:rsidRDefault="006815C2" w:rsidP="00D41035">
      <w:pPr>
        <w:spacing w:line="480" w:lineRule="auto"/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</w:p>
    <w:p w14:paraId="25BD7032" w14:textId="77777777" w:rsidR="007D335B" w:rsidRPr="002A010B" w:rsidRDefault="00A04346" w:rsidP="00D41035">
      <w:pPr>
        <w:spacing w:line="480" w:lineRule="auto"/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  <w:t>Introduction</w:t>
      </w:r>
    </w:p>
    <w:p w14:paraId="6F85FD83" w14:textId="5B564AE7" w:rsidR="00A04346" w:rsidRPr="002A010B" w:rsidRDefault="00DF1255" w:rsidP="00D41035">
      <w:pPr>
        <w:spacing w:line="48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P</w:t>
      </w:r>
      <w:r w:rsidR="00A04346" w:rsidRPr="002A010B">
        <w:rPr>
          <w:rFonts w:ascii="Book Antiqua" w:hAnsi="Book Antiqua" w:cs="Times New Roman"/>
          <w:color w:val="000000" w:themeColor="text1"/>
          <w:sz w:val="24"/>
          <w:szCs w:val="24"/>
        </w:rPr>
        <w:t>araganglioma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re rare catecholamine-secreting neuroendocrine </w:t>
      </w:r>
      <w:r w:rsidR="00A663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tumours</w:t>
      </w:r>
      <w:r w:rsidR="0053027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arise from neuroendocrine cells of the extra-adrenal autonomic </w:t>
      </w: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a</w:t>
      </w:r>
      <w:proofErr w:type="spellEnd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B62AC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A46A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affect about 1 in 2000</w:t>
      </w:r>
      <w:r w:rsidR="00530275" w:rsidRPr="002A010B">
        <w:rPr>
          <w:rFonts w:ascii="Book Antiqua" w:hAnsi="Book Antiqua" w:cs="Times New Roman"/>
          <w:color w:val="000000" w:themeColor="text1"/>
          <w:sz w:val="24"/>
          <w:szCs w:val="24"/>
        </w:rPr>
        <w:t>000 of the population</w:t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Tsukada&lt;/Author&gt;&lt;Year&gt;2008&lt;/Year&gt;&lt;RecNum&gt;338&lt;/RecNum&gt;&lt;DisplayText&gt;&lt;style face="superscript"&gt;[1]&lt;/style&gt;&lt;/DisplayText&gt;&lt;record&gt;&lt;rec-number&gt;338&lt;/rec-number&gt;&lt;foreign-keys&gt;&lt;key app="EN" db-id="p0z5tf0a5p0a5lefstmxvd2yw0est0t9rvv9"&gt;338&lt;/key&gt;&lt;/foreign-keys&gt;&lt;ref-type name="Journal Article"&gt;17&lt;/ref-type&gt;&lt;contributors&gt;&lt;authors&gt;&lt;author&gt;Tsukada, A.&lt;/author&gt;&lt;author&gt;Ishizaki, Y.&lt;/author&gt;&lt;author&gt;Nobukawa, B.&lt;/author&gt;&lt;author&gt;Kawasaki, S.&lt;/author&gt;&lt;/authors&gt;&lt;/contributors&gt;&lt;titles&gt;&lt;title&gt;Paraganglioma of the pancreas: a case report and review of the literature&lt;/title&gt;&lt;secondary-title&gt;Pancreas&lt;/secondary-title&gt;&lt;alt-title&gt;Pancreas&lt;/alt-title&gt;&lt;/titles&gt;&lt;periodical&gt;&lt;full-title&gt;Pancreas&lt;/full-title&gt;&lt;abbr-1&gt;Pancreas&lt;/abbr-1&gt;&lt;/periodical&gt;&lt;alt-periodical&gt;&lt;full-title&gt;Pancreas&lt;/full-title&gt;&lt;abbr-1&gt;Pancreas&lt;/abbr-1&gt;&lt;/alt-periodical&gt;&lt;pages&gt;214-6&lt;/pages&gt;&lt;volume&gt;36&lt;/volume&gt;&lt;number&gt;2&lt;/number&gt;&lt;edition&gt;2008/04/01&lt;/edition&gt;&lt;keywords&gt;&lt;keyword&gt;Female&lt;/keyword&gt;&lt;keyword&gt;Humans&lt;/keyword&gt;&lt;keyword&gt;Middle Aged&lt;/keyword&gt;&lt;keyword&gt;Pancreatectomy&lt;/keyword&gt;&lt;keyword&gt;Pancreatic Neoplasms/*pathology/surgery&lt;/keyword&gt;&lt;keyword&gt;Paraganglioma, Extra-Adrenal/*pathology/surgery&lt;/keyword&gt;&lt;keyword&gt;Treatment Outcome&lt;/keyword&gt;&lt;/keywords&gt;&lt;dates&gt;&lt;year&gt;2008&lt;/year&gt;&lt;pub-dates&gt;&lt;date&gt;Mar&lt;/date&gt;&lt;/pub-dates&gt;&lt;/dates&gt;&lt;isbn&gt;1536-4828 (Electronic)&amp;#xD;0885-3177 (Linking)&lt;/isbn&gt;&lt;accession-num&gt;18376320&lt;/accession-num&gt;&lt;work-type&gt;Case Reports&amp;#xD;Letter&amp;#xD;Review&lt;/work-type&gt;&lt;urls&gt;&lt;related-urls&gt;&lt;url&gt;http://www.ncbi.nlm.nih.gov/pubmed/18376320&lt;/url&gt;&lt;/related-urls&gt;&lt;/urls&gt;&lt;electronic-resource-num&gt;10.1097/01.MPA.0000311841.35183.45&lt;/electronic-resource-num&gt;&lt;language&gt;eng&lt;/language&gt;&lt;/record&gt;&lt;/Cite&gt;&lt;/EndNote&gt;</w:instrText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F0DD8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" w:tooltip="Tsukada, 2008 #338" w:history="1">
        <w:r w:rsidR="00842C2C" w:rsidRPr="002A010B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</w:t>
        </w:r>
      </w:hyperlink>
      <w:r w:rsidR="009F0DD8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67D2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E6238B" w:rsidRPr="002A010B">
        <w:rPr>
          <w:rFonts w:ascii="Book Antiqua" w:hAnsi="Book Antiqua" w:cs="Times New Roman"/>
          <w:color w:val="000000" w:themeColor="text1"/>
          <w:sz w:val="24"/>
          <w:szCs w:val="24"/>
        </w:rPr>
        <w:t>The head</w:t>
      </w:r>
      <w:r w:rsidR="00A67D2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neck, and </w:t>
      </w:r>
      <w:proofErr w:type="spellStart"/>
      <w:r w:rsidR="00A67D25" w:rsidRPr="002A010B">
        <w:rPr>
          <w:rFonts w:ascii="Book Antiqua" w:hAnsi="Book Antiqua" w:cs="Times New Roman"/>
          <w:color w:val="000000" w:themeColor="text1"/>
          <w:sz w:val="24"/>
          <w:szCs w:val="24"/>
        </w:rPr>
        <w:t>retroperitoneum</w:t>
      </w:r>
      <w:proofErr w:type="spellEnd"/>
      <w:r w:rsidR="00A67D2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are the most common</w:t>
      </w:r>
      <w:r w:rsidR="00B66BE6" w:rsidRPr="002A010B">
        <w:rPr>
          <w:rFonts w:ascii="Book Antiqua" w:hAnsi="Book Antiqua" w:cs="Times New Roman"/>
          <w:color w:val="000000" w:themeColor="text1"/>
          <w:sz w:val="24"/>
          <w:szCs w:val="24"/>
        </w:rPr>
        <w:t>ly affected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tes</w:t>
      </w:r>
      <w:r w:rsidR="00B46A6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B66BE6" w:rsidRPr="002A010B">
        <w:rPr>
          <w:rFonts w:ascii="Book Antiqua" w:hAnsi="Book Antiqua" w:cs="Times New Roman"/>
          <w:color w:val="000000" w:themeColor="text1"/>
          <w:sz w:val="24"/>
          <w:szCs w:val="24"/>
        </w:rPr>
        <w:t>but pancreatic</w:t>
      </w:r>
      <w:r w:rsidR="00A67D2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A67D25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r w:rsidR="00B66BE6" w:rsidRPr="002A010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A67D2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66BE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re </w:t>
      </w:r>
      <w:r w:rsidR="00B47EB4" w:rsidRPr="002A010B">
        <w:rPr>
          <w:rFonts w:ascii="Book Antiqua" w:hAnsi="Book Antiqua" w:cs="Times New Roman"/>
          <w:color w:val="000000" w:themeColor="text1"/>
          <w:sz w:val="24"/>
          <w:szCs w:val="24"/>
        </w:rPr>
        <w:t>extremely rare</w:t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Lightfoot&lt;/Author&gt;&lt;Year&gt;2011&lt;/Year&gt;&lt;RecNum&gt;340&lt;/RecNum&gt;&lt;DisplayText&gt;&lt;style face="superscript"&gt;[2]&lt;/style&gt;&lt;/DisplayText&gt;&lt;record&gt;&lt;rec-number&gt;340&lt;/rec-number&gt;&lt;foreign-keys&gt;&lt;key app="EN" db-id="p0z5tf0a5p0a5lefstmxvd2yw0est0t9rvv9"&gt;340&lt;/key&gt;&lt;/foreign-keys&gt;&lt;ref-type name="Journal Article"&gt;17&lt;/ref-type&gt;&lt;contributors&gt;&lt;authors&gt;&lt;author&gt;Lightfoot, N.&lt;/author&gt;&lt;author&gt;Santos, P.&lt;/author&gt;&lt;author&gt;Nikfarjam, M.&lt;/author&gt;&lt;/authors&gt;&lt;/contributors&gt;&lt;auth-address&gt;Department of Pathology, University of Melbourne, Austin Health, Heidelberg, VIC, Australia.&lt;/auth-address&gt;&lt;titles&gt;&lt;title&gt;Paraganglioma mimicking a pancreatic neoplasm&lt;/title&gt;&lt;secondary-title&gt;JOP&lt;/secondary-title&gt;&lt;alt-title&gt;JOP : Journal of the pancreas&lt;/alt-title&gt;&lt;/titles&gt;&lt;periodical&gt;&lt;full-title&gt;JOP&lt;/full-title&gt;&lt;abbr-1&gt;JOP : Journal of the pancreas&lt;/abbr-1&gt;&lt;/periodical&gt;&lt;alt-periodical&gt;&lt;full-title&gt;JOP&lt;/full-title&gt;&lt;abbr-1&gt;JOP : Journal of the pancreas&lt;/abbr-1&gt;&lt;/alt-periodical&gt;&lt;pages&gt;259-61&lt;/pages&gt;&lt;volume&gt;12&lt;/volume&gt;&lt;number&gt;3&lt;/number&gt;&lt;edition&gt;2011/05/07&lt;/edition&gt;&lt;keywords&gt;&lt;keyword&gt;Aged&lt;/keyword&gt;&lt;keyword&gt;Diagnosis, Differential&lt;/keyword&gt;&lt;keyword&gt;Humans&lt;/keyword&gt;&lt;keyword&gt;Male&lt;/keyword&gt;&lt;keyword&gt;Pancreas/*pathology/surgery&lt;/keyword&gt;&lt;keyword&gt;Pancreatic Neoplasms/*diagnosis&lt;/keyword&gt;&lt;keyword&gt;Pancreaticoduodenectomy&lt;/keyword&gt;&lt;keyword&gt;Paraganglioma/*diagnosis/surgery&lt;/keyword&gt;&lt;keyword&gt;Retroperitoneal Neoplasms/*diagnosis/surgery&lt;/keyword&gt;&lt;/keywords&gt;&lt;dates&gt;&lt;year&gt;2011&lt;/year&gt;&lt;pub-dates&gt;&lt;date&gt;May&lt;/date&gt;&lt;/pub-dates&gt;&lt;/dates&gt;&lt;isbn&gt;1590-8577 (Electronic)&amp;#xD;1590-8577 (Linking)&lt;/isbn&gt;&lt;accession-num&gt;21546704&lt;/accession-num&gt;&lt;work-type&gt;Case Reports&lt;/work-type&gt;&lt;urls&gt;&lt;related-urls&gt;&lt;url&gt;http://www.ncbi.nlm.nih.gov/pubmed/21546704&lt;/url&gt;&lt;/related-urls&gt;&lt;/urls&gt;&lt;language&gt;eng&lt;/language&gt;&lt;/record&gt;&lt;/Cite&gt;&lt;/EndNote&gt;</w:instrText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F0DD8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" w:tooltip="Lightfoot, 2011 #340" w:history="1">
        <w:r w:rsidR="00842C2C" w:rsidRPr="002A010B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</w:t>
        </w:r>
      </w:hyperlink>
      <w:r w:rsidR="009F0DD8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67D2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A04346" w:rsidRPr="002A010B">
        <w:rPr>
          <w:rFonts w:ascii="Book Antiqua" w:hAnsi="Book Antiqua" w:cs="Times New Roman"/>
          <w:color w:val="000000" w:themeColor="text1"/>
          <w:sz w:val="24"/>
          <w:szCs w:val="24"/>
        </w:rPr>
        <w:t>To our knowledge</w:t>
      </w:r>
      <w:r w:rsidR="00E6238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only </w:t>
      </w:r>
      <w:r w:rsidR="00C82E32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24 </w:t>
      </w:r>
      <w:r w:rsidR="00E6238B" w:rsidRPr="002A010B">
        <w:rPr>
          <w:rFonts w:ascii="Book Antiqua" w:hAnsi="Book Antiqua" w:cs="Times New Roman"/>
          <w:color w:val="000000" w:themeColor="text1"/>
          <w:sz w:val="24"/>
          <w:szCs w:val="24"/>
        </w:rPr>
        <w:t>cases of</w:t>
      </w:r>
      <w:r w:rsidR="0053027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6238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ncreatic </w:t>
      </w:r>
      <w:proofErr w:type="spellStart"/>
      <w:r w:rsidR="00E6238B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proofErr w:type="spellEnd"/>
      <w:r w:rsidR="002B3E0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ve been</w:t>
      </w:r>
      <w:r w:rsidR="00F6236A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82E32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eviously </w:t>
      </w:r>
      <w:r w:rsidR="00F6236A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ported in </w:t>
      </w:r>
      <w:r w:rsidR="00B46A6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EC21F1" w:rsidRPr="002A010B">
        <w:rPr>
          <w:rFonts w:ascii="Book Antiqua" w:hAnsi="Book Antiqua" w:cs="Times New Roman"/>
          <w:color w:val="000000" w:themeColor="text1"/>
          <w:sz w:val="24"/>
          <w:szCs w:val="24"/>
        </w:rPr>
        <w:t>English</w:t>
      </w:r>
      <w:r w:rsidR="00B46A6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6236A" w:rsidRPr="002A010B">
        <w:rPr>
          <w:rFonts w:ascii="Book Antiqua" w:hAnsi="Book Antiqua" w:cs="Times New Roman"/>
          <w:color w:val="000000" w:themeColor="text1"/>
          <w:sz w:val="24"/>
          <w:szCs w:val="24"/>
        </w:rPr>
        <w:t>literature</w:t>
      </w:r>
      <w:r w:rsidR="00F240B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see Table</w:t>
      </w:r>
      <w:r w:rsidR="00A46A2E"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="00D36839" w:rsidRPr="002A010B">
        <w:rPr>
          <w:rFonts w:ascii="Book Antiqua" w:hAnsi="Book Antiqua" w:cs="Times New Roman"/>
          <w:color w:val="000000" w:themeColor="text1"/>
          <w:sz w:val="24"/>
          <w:szCs w:val="24"/>
        </w:rPr>
        <w:t>1</w:t>
      </w:r>
      <w:proofErr w:type="gramStart"/>
      <w:r w:rsidR="00563429" w:rsidRPr="002A010B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proofErr w:type="gramEnd"/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b29kb2Y8L0F1dGhvcj48WWVhcj4xOTQzPC9ZZWFyPjxS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</w:fldData>
        </w:fldChar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Hb29kb2Y8L0F1dGhvcj48WWVhcj4xOTQzPC9ZZWFyPjxS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</w:fldData>
        </w:fldChar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F0DD8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" w:tooltip="Tsukada, 2008 #338" w:history="1">
        <w:r w:rsidR="00842C2C" w:rsidRPr="002A010B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-20</w:t>
        </w:r>
      </w:hyperlink>
      <w:r w:rsidR="009F0DD8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32E30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="007D48D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se </w:t>
      </w:r>
      <w:r w:rsidR="00B46A69" w:rsidRPr="002A010B">
        <w:rPr>
          <w:rFonts w:ascii="Book Antiqua" w:hAnsi="Book Antiqua" w:cs="Times New Roman"/>
          <w:color w:val="000000" w:themeColor="text1"/>
          <w:sz w:val="24"/>
          <w:szCs w:val="24"/>
        </w:rPr>
        <w:t>previous</w:t>
      </w:r>
      <w:r w:rsidR="004E64B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ports, </w:t>
      </w:r>
      <w:r w:rsidR="0065196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pancreatic </w:t>
      </w:r>
      <w:proofErr w:type="spellStart"/>
      <w:r w:rsidR="00651968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</w:t>
      </w:r>
      <w:r w:rsidR="00D92849" w:rsidRPr="002A010B">
        <w:rPr>
          <w:rFonts w:ascii="Book Antiqua" w:hAnsi="Book Antiqua" w:cs="Times New Roman"/>
          <w:color w:val="000000" w:themeColor="text1"/>
          <w:sz w:val="24"/>
          <w:szCs w:val="24"/>
        </w:rPr>
        <w:t>g</w:t>
      </w:r>
      <w:r w:rsidR="00651968" w:rsidRPr="002A010B">
        <w:rPr>
          <w:rFonts w:ascii="Book Antiqua" w:hAnsi="Book Antiqua" w:cs="Times New Roman"/>
          <w:color w:val="000000" w:themeColor="text1"/>
          <w:sz w:val="24"/>
          <w:szCs w:val="24"/>
        </w:rPr>
        <w:t>lioma</w:t>
      </w:r>
      <w:r w:rsidR="005B62AC" w:rsidRPr="002A010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65196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>were</w:t>
      </w:r>
      <w:r w:rsidR="004E64B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5196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ten preoperatively misdiagnosed 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>as</w:t>
      </w:r>
      <w:r w:rsidR="00032E30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6236A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ncreatic neuroendocrine </w:t>
      </w:r>
      <w:r w:rsidR="00A663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tumours</w:t>
      </w:r>
      <w:r w:rsidR="005B62AC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proofErr w:type="spellStart"/>
      <w:r w:rsidR="005B62AC" w:rsidRPr="002A010B">
        <w:rPr>
          <w:rFonts w:ascii="Book Antiqua" w:hAnsi="Book Antiqua" w:cs="Times New Roman"/>
          <w:color w:val="000000" w:themeColor="text1"/>
          <w:sz w:val="24"/>
          <w:szCs w:val="24"/>
        </w:rPr>
        <w:t>pNET</w:t>
      </w:r>
      <w:r w:rsidR="007D48D1" w:rsidRPr="002A010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5B62AC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) </w:t>
      </w:r>
      <w:r w:rsidR="00B46A6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because </w:t>
      </w:r>
      <w:r w:rsidR="005B62AC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B46A6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radiological characteristics of pancreatic </w:t>
      </w:r>
      <w:proofErr w:type="spellStart"/>
      <w:r w:rsidR="00B46A69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B46A6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semble 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>those</w:t>
      </w:r>
      <w:r w:rsidR="00032E30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proofErr w:type="spellStart"/>
      <w:r w:rsidR="004C426F" w:rsidRPr="002A010B">
        <w:rPr>
          <w:rFonts w:ascii="Book Antiqua" w:hAnsi="Book Antiqua" w:cs="Times New Roman"/>
          <w:color w:val="000000" w:themeColor="text1"/>
          <w:sz w:val="24"/>
          <w:szCs w:val="24"/>
        </w:rPr>
        <w:t>pNET</w:t>
      </w:r>
      <w:r w:rsidR="007D48D1" w:rsidRPr="002A010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5B4AA6">
        <w:fldChar w:fldCharType="begin"/>
      </w:r>
      <w:r w:rsidR="005B4AA6">
        <w:instrText xml:space="preserve"> HYPERLINK \l "_ENREF_3" \o "Hayashi, 2013 #344" </w:instrText>
      </w:r>
      <w:r w:rsidR="005B4AA6">
        <w:fldChar w:fldCharType="separate"/>
      </w:r>
      <w:r w:rsidR="005B4AA6">
        <w:fldChar w:fldCharType="end"/>
      </w:r>
      <w:r w:rsidR="00032E30" w:rsidRPr="002A010B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F6236A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B3E0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 herein report a patient with 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032E30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607FD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ncreatic </w:t>
      </w:r>
      <w:proofErr w:type="spellStart"/>
      <w:r w:rsidR="00A806E8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proofErr w:type="spellEnd"/>
      <w:r w:rsidR="007D48D1" w:rsidRPr="002A010B">
        <w:rPr>
          <w:rFonts w:ascii="Book Antiqua" w:hAnsi="Book Antiqua" w:cs="Times New Roman"/>
          <w:color w:val="000000" w:themeColor="text1"/>
          <w:sz w:val="24"/>
          <w:szCs w:val="24"/>
        </w:rPr>
        <w:t>, which</w:t>
      </w:r>
      <w:r w:rsidR="00CF6DD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as </w:t>
      </w:r>
      <w:r w:rsidR="007D48D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rgically resected following a </w:t>
      </w:r>
      <w:r w:rsidR="00CF6DD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eoperative diagnosis of </w:t>
      </w:r>
      <w:r w:rsidR="007D48D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proofErr w:type="spellStart"/>
      <w:r w:rsidR="007D48D1" w:rsidRPr="002A010B">
        <w:rPr>
          <w:rFonts w:ascii="Book Antiqua" w:hAnsi="Book Antiqua" w:cs="Times New Roman"/>
          <w:color w:val="000000" w:themeColor="text1"/>
          <w:sz w:val="24"/>
          <w:szCs w:val="24"/>
        </w:rPr>
        <w:t>pNET</w:t>
      </w:r>
      <w:proofErr w:type="spellEnd"/>
      <w:r w:rsidR="007D48D1" w:rsidRPr="002A010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CF6DD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607FD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discuss features associated with the </w:t>
      </w:r>
      <w:r w:rsidR="00F21945" w:rsidRPr="002A010B">
        <w:rPr>
          <w:rFonts w:ascii="Book Antiqua" w:hAnsi="Book Antiqua" w:cs="Times New Roman"/>
          <w:color w:val="000000" w:themeColor="text1"/>
          <w:sz w:val="24"/>
          <w:szCs w:val="24"/>
        </w:rPr>
        <w:t>disorder</w:t>
      </w:r>
      <w:r w:rsidR="00530275" w:rsidRPr="002A010B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7A46DD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</w:p>
    <w:p w14:paraId="025B7225" w14:textId="77777777" w:rsidR="002B3E09" w:rsidRPr="002A010B" w:rsidRDefault="002B3E09" w:rsidP="00D41035">
      <w:pPr>
        <w:spacing w:line="48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4496AC5F" w14:textId="77777777" w:rsidR="00A46A2E" w:rsidRPr="002A010B" w:rsidRDefault="00A04346" w:rsidP="00D41035">
      <w:pPr>
        <w:spacing w:line="480" w:lineRule="auto"/>
        <w:rPr>
          <w:rFonts w:ascii="Book Antiqua" w:eastAsia="宋体" w:hAnsi="Book Antiqua" w:cs="Times New Roman"/>
          <w:b/>
          <w:caps/>
          <w:color w:val="000000" w:themeColor="text1"/>
          <w:sz w:val="24"/>
          <w:szCs w:val="24"/>
          <w:lang w:eastAsia="zh-CN"/>
        </w:rPr>
      </w:pPr>
      <w:r w:rsidRPr="002A010B"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  <w:t>Case Report</w:t>
      </w:r>
    </w:p>
    <w:p w14:paraId="11290EFB" w14:textId="7B00ED68" w:rsidR="003655B4" w:rsidRPr="002A010B" w:rsidRDefault="00A67D25" w:rsidP="00D41035">
      <w:pPr>
        <w:spacing w:line="480" w:lineRule="auto"/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>n asymptomatic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47-year-old woman 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th </w:t>
      </w:r>
      <w:r w:rsidR="007D48D1" w:rsidRPr="002A010B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E605D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ncreatic tumo</w:t>
      </w:r>
      <w:r w:rsidR="00A663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u</w:t>
      </w:r>
      <w:r w:rsidR="002E605D" w:rsidRPr="002A010B">
        <w:rPr>
          <w:rFonts w:ascii="Book Antiqua" w:hAnsi="Book Antiqua" w:cs="Times New Roman"/>
          <w:color w:val="000000" w:themeColor="text1"/>
          <w:sz w:val="24"/>
          <w:szCs w:val="24"/>
        </w:rPr>
        <w:t>r</w:t>
      </w:r>
      <w:r w:rsidR="00CB10DD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D48D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was </w:t>
      </w:r>
      <w:r w:rsidR="007D48D1" w:rsidRPr="002A010B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detected by ultrasonography 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was referred to 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our hospital</w:t>
      </w:r>
      <w:r w:rsidR="0026673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e patient’s past medical history 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>and physical examination were</w:t>
      </w:r>
      <w:r w:rsidR="0026673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unremarkable. </w:t>
      </w:r>
      <w:r w:rsidR="007D48D1" w:rsidRPr="002A010B">
        <w:rPr>
          <w:rFonts w:ascii="Book Antiqua" w:hAnsi="Book Antiqua" w:cs="Times New Roman"/>
          <w:color w:val="000000" w:themeColor="text1"/>
          <w:sz w:val="24"/>
          <w:szCs w:val="24"/>
        </w:rPr>
        <w:t>Initial</w:t>
      </w:r>
      <w:r w:rsidR="00A607FD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aboratory studies</w:t>
      </w:r>
      <w:r w:rsidR="007D48D1" w:rsidRPr="002A010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A607FD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>including levels of tumo</w:t>
      </w:r>
      <w:r w:rsidR="00A663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u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r markers such as carcinoembryonic antigen, carbohydrate antigen 19-9, and </w:t>
      </w:r>
      <w:r w:rsidR="007A46DD" w:rsidRPr="002A010B">
        <w:rPr>
          <w:rFonts w:ascii="Book Antiqua" w:hAnsi="Book Antiqua" w:cs="Times New Roman"/>
          <w:color w:val="000000" w:themeColor="text1"/>
          <w:sz w:val="24"/>
          <w:szCs w:val="24"/>
        </w:rPr>
        <w:t>α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>-fetoprotein</w:t>
      </w:r>
      <w:r w:rsidR="007D48D1" w:rsidRPr="002A010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howed no </w:t>
      </w:r>
      <w:r w:rsidR="007D48D1" w:rsidRPr="002A010B">
        <w:rPr>
          <w:rFonts w:ascii="Book Antiqua" w:hAnsi="Book Antiqua" w:cs="Times New Roman"/>
          <w:color w:val="000000" w:themeColor="text1"/>
          <w:sz w:val="24"/>
          <w:szCs w:val="24"/>
        </w:rPr>
        <w:t>abnormalities</w:t>
      </w:r>
      <w:r w:rsidR="00A607FD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A03653" w:rsidRPr="002A010B">
        <w:rPr>
          <w:rFonts w:ascii="Book Antiqua" w:hAnsi="Book Antiqua" w:cs="Times New Roman"/>
          <w:color w:val="000000" w:themeColor="text1"/>
          <w:sz w:val="24"/>
          <w:szCs w:val="24"/>
        </w:rPr>
        <w:t>An e</w:t>
      </w:r>
      <w:r w:rsidR="00A607FD" w:rsidRPr="002A010B">
        <w:rPr>
          <w:rFonts w:ascii="Book Antiqua" w:hAnsi="Book Antiqua" w:cs="Times New Roman"/>
          <w:color w:val="000000" w:themeColor="text1"/>
          <w:sz w:val="24"/>
          <w:szCs w:val="24"/>
        </w:rPr>
        <w:t>xamination of pancreatic end</w:t>
      </w:r>
      <w:r w:rsidR="00933363" w:rsidRPr="002A010B">
        <w:rPr>
          <w:rFonts w:ascii="Book Antiqua" w:hAnsi="Book Antiqua" w:cs="Times New Roman"/>
          <w:color w:val="000000" w:themeColor="text1"/>
          <w:sz w:val="24"/>
          <w:szCs w:val="24"/>
        </w:rPr>
        <w:t>o</w:t>
      </w:r>
      <w:r w:rsidR="00A607FD" w:rsidRPr="002A010B">
        <w:rPr>
          <w:rFonts w:ascii="Book Antiqua" w:hAnsi="Book Antiqua" w:cs="Times New Roman"/>
          <w:color w:val="000000" w:themeColor="text1"/>
          <w:sz w:val="24"/>
          <w:szCs w:val="24"/>
        </w:rPr>
        <w:t>crine hormones showed</w:t>
      </w:r>
      <w:r w:rsidR="0093336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the 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sulin </w:t>
      </w:r>
      <w:r w:rsidR="00933363" w:rsidRPr="002A010B">
        <w:rPr>
          <w:rFonts w:ascii="Book Antiqua" w:hAnsi="Book Antiqua" w:cs="Times New Roman"/>
          <w:color w:val="000000" w:themeColor="text1"/>
          <w:sz w:val="24"/>
          <w:szCs w:val="24"/>
        </w:rPr>
        <w:t>level was</w:t>
      </w:r>
      <w:r w:rsidR="0098795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2194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slightly elevated </w:t>
      </w:r>
      <w:r w:rsidR="007D48D1" w:rsidRPr="002A010B">
        <w:rPr>
          <w:rFonts w:ascii="Book Antiqua" w:hAnsi="Book Antiqua" w:cs="Times New Roman"/>
          <w:color w:val="000000" w:themeColor="text1"/>
          <w:sz w:val="24"/>
          <w:szCs w:val="24"/>
        </w:rPr>
        <w:t>[</w:t>
      </w:r>
      <w:r w:rsidR="0098795B" w:rsidRPr="002A010B">
        <w:rPr>
          <w:rFonts w:ascii="Book Antiqua" w:hAnsi="Book Antiqua" w:cs="Times New Roman"/>
          <w:color w:val="000000" w:themeColor="text1"/>
          <w:sz w:val="24"/>
          <w:szCs w:val="24"/>
        </w:rPr>
        <w:t>14.6</w:t>
      </w:r>
      <w:r w:rsidR="00BC432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A46DD" w:rsidRPr="002A010B">
        <w:rPr>
          <w:rFonts w:ascii="Book Antiqua" w:hAnsi="Book Antiqua" w:cs="Times New Roman"/>
          <w:color w:val="000000" w:themeColor="text1"/>
          <w:sz w:val="24"/>
          <w:szCs w:val="24"/>
        </w:rPr>
        <w:t>µ</w:t>
      </w:r>
      <w:r w:rsidR="0098795B" w:rsidRPr="002A010B">
        <w:rPr>
          <w:rFonts w:ascii="Book Antiqua" w:hAnsi="Book Antiqua" w:cs="Times New Roman"/>
          <w:color w:val="000000" w:themeColor="text1"/>
          <w:sz w:val="24"/>
          <w:szCs w:val="24"/>
        </w:rPr>
        <w:t>U/m</w:t>
      </w:r>
      <w:r w:rsidR="0098795B" w:rsidRPr="002A010B">
        <w:rPr>
          <w:rFonts w:ascii="Book Antiqua" w:hAnsi="Book Antiqua" w:cs="Times New Roman"/>
          <w:caps/>
          <w:color w:val="000000" w:themeColor="text1"/>
          <w:sz w:val="24"/>
          <w:szCs w:val="24"/>
        </w:rPr>
        <w:t>l</w:t>
      </w:r>
      <w:r w:rsidR="0098795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5-10</w:t>
      </w:r>
      <w:r w:rsidR="00BC432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A46DD" w:rsidRPr="002A010B">
        <w:rPr>
          <w:rFonts w:ascii="Book Antiqua" w:hAnsi="Book Antiqua" w:cs="Times New Roman"/>
          <w:color w:val="000000" w:themeColor="text1"/>
          <w:sz w:val="24"/>
          <w:szCs w:val="24"/>
        </w:rPr>
        <w:t>µ</w:t>
      </w:r>
      <w:r w:rsidR="0098795B" w:rsidRPr="002A010B">
        <w:rPr>
          <w:rFonts w:ascii="Book Antiqua" w:hAnsi="Book Antiqua" w:cs="Times New Roman"/>
          <w:color w:val="000000" w:themeColor="text1"/>
          <w:sz w:val="24"/>
          <w:szCs w:val="24"/>
        </w:rPr>
        <w:t>U/m</w:t>
      </w:r>
      <w:r w:rsidR="0098795B" w:rsidRPr="002A010B">
        <w:rPr>
          <w:rFonts w:ascii="Book Antiqua" w:hAnsi="Book Antiqua" w:cs="Times New Roman"/>
          <w:caps/>
          <w:color w:val="000000" w:themeColor="text1"/>
          <w:sz w:val="24"/>
          <w:szCs w:val="24"/>
        </w:rPr>
        <w:t>l</w:t>
      </w:r>
      <w:r w:rsidR="007D48D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)], 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>but</w:t>
      </w:r>
      <w:r w:rsidR="0098795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C432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F2194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elevation was considered non-specific because blood glucose </w:t>
      </w:r>
      <w:r w:rsidR="006A5E08" w:rsidRPr="002A010B">
        <w:rPr>
          <w:rFonts w:ascii="Book Antiqua" w:hAnsi="Book Antiqua" w:cs="Times New Roman"/>
          <w:color w:val="000000" w:themeColor="text1"/>
          <w:sz w:val="24"/>
          <w:szCs w:val="24"/>
        </w:rPr>
        <w:t>(108 mg/</w:t>
      </w:r>
      <w:proofErr w:type="spellStart"/>
      <w:r w:rsidR="006A5E08" w:rsidRPr="002A010B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6A5E08" w:rsidRPr="002A010B">
        <w:rPr>
          <w:rFonts w:ascii="Book Antiqua" w:hAnsi="Book Antiqua" w:cs="Times New Roman"/>
          <w:caps/>
          <w:color w:val="000000" w:themeColor="text1"/>
          <w:sz w:val="24"/>
          <w:szCs w:val="24"/>
        </w:rPr>
        <w:t>l</w:t>
      </w:r>
      <w:proofErr w:type="spellEnd"/>
      <w:r w:rsidR="006A5E0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) </w:t>
      </w:r>
      <w:r w:rsidR="00F21945" w:rsidRPr="002A010B">
        <w:rPr>
          <w:rFonts w:ascii="Book Antiqua" w:hAnsi="Book Antiqua" w:cs="Times New Roman"/>
          <w:color w:val="000000" w:themeColor="text1"/>
          <w:sz w:val="24"/>
          <w:szCs w:val="24"/>
        </w:rPr>
        <w:t>and C-peptide levels</w:t>
      </w:r>
      <w:r w:rsidR="006A5E0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[</w:t>
      </w:r>
      <w:r w:rsidR="00F21945" w:rsidRPr="002A010B">
        <w:rPr>
          <w:rFonts w:ascii="Book Antiqua" w:hAnsi="Book Antiqua" w:cs="Times New Roman"/>
          <w:color w:val="000000" w:themeColor="text1"/>
          <w:sz w:val="24"/>
          <w:szCs w:val="24"/>
        </w:rPr>
        <w:t>3.30 (0.78-5.19</w:t>
      </w:r>
      <w:r w:rsidR="006A5E08" w:rsidRPr="002A010B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F2194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g/</w:t>
      </w:r>
      <w:proofErr w:type="spellStart"/>
      <w:r w:rsidR="00F21945" w:rsidRPr="002A010B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F21945" w:rsidRPr="002A010B">
        <w:rPr>
          <w:rFonts w:ascii="Book Antiqua" w:hAnsi="Book Antiqua" w:cs="Times New Roman"/>
          <w:caps/>
          <w:color w:val="000000" w:themeColor="text1"/>
          <w:sz w:val="24"/>
          <w:szCs w:val="24"/>
        </w:rPr>
        <w:t>l</w:t>
      </w:r>
      <w:proofErr w:type="spellEnd"/>
      <w:r w:rsidR="006A5E08" w:rsidRPr="002A010B">
        <w:rPr>
          <w:rFonts w:ascii="Book Antiqua" w:hAnsi="Book Antiqua" w:cs="Times New Roman"/>
          <w:color w:val="000000" w:themeColor="text1"/>
          <w:sz w:val="24"/>
          <w:szCs w:val="24"/>
        </w:rPr>
        <w:t>] were within normal levels</w:t>
      </w:r>
      <w:r w:rsidR="00F21945" w:rsidRPr="002A010B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7A46DD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21945" w:rsidRPr="002A010B">
        <w:rPr>
          <w:rFonts w:ascii="Book Antiqua" w:hAnsi="Book Antiqua" w:cs="Times New Roman"/>
          <w:color w:val="000000" w:themeColor="text1"/>
          <w:sz w:val="24"/>
          <w:szCs w:val="24"/>
        </w:rPr>
        <w:t>L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evels of other </w:t>
      </w:r>
      <w:r w:rsidR="003E6B8C" w:rsidRPr="002A010B">
        <w:rPr>
          <w:rFonts w:ascii="Book Antiqua" w:hAnsi="Book Antiqua" w:cs="Times New Roman"/>
          <w:color w:val="000000" w:themeColor="text1"/>
          <w:sz w:val="24"/>
          <w:szCs w:val="24"/>
        </w:rPr>
        <w:t>hormones</w:t>
      </w:r>
      <w:r w:rsidR="00BC432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re </w:t>
      </w:r>
      <w:r w:rsidR="00F2194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so </w:t>
      </w:r>
      <w:r w:rsidR="00BC432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thin </w:t>
      </w:r>
      <w:r w:rsidR="006A5E0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ir </w:t>
      </w:r>
      <w:r w:rsidR="00BC4323" w:rsidRPr="002A010B">
        <w:rPr>
          <w:rFonts w:ascii="Book Antiqua" w:hAnsi="Book Antiqua" w:cs="Times New Roman"/>
          <w:color w:val="000000" w:themeColor="text1"/>
          <w:sz w:val="24"/>
          <w:szCs w:val="24"/>
        </w:rPr>
        <w:t>normal ra</w:t>
      </w:r>
      <w:r w:rsidR="00621B67" w:rsidRPr="002A010B">
        <w:rPr>
          <w:rFonts w:ascii="Book Antiqua" w:hAnsi="Book Antiqua" w:cs="Times New Roman"/>
          <w:color w:val="000000" w:themeColor="text1"/>
          <w:sz w:val="24"/>
          <w:szCs w:val="24"/>
        </w:rPr>
        <w:t>nge</w:t>
      </w:r>
      <w:r w:rsidR="006A5E08" w:rsidRPr="002A010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933363" w:rsidRPr="002A010B">
        <w:rPr>
          <w:rFonts w:ascii="Book Antiqua" w:hAnsi="Book Antiqua" w:cs="Times New Roman"/>
          <w:color w:val="000000" w:themeColor="text1"/>
          <w:sz w:val="24"/>
          <w:szCs w:val="24"/>
        </w:rPr>
        <w:t>. Transabdominal ultrasonography</w:t>
      </w:r>
      <w:r w:rsidR="000853E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howed</w:t>
      </w:r>
      <w:r w:rsidR="00295CDF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 1.</w:t>
      </w:r>
      <w:r w:rsidR="006A5E08" w:rsidRPr="002A010B">
        <w:rPr>
          <w:rFonts w:ascii="Book Antiqua" w:hAnsi="Book Antiqua" w:cs="Times New Roman"/>
          <w:color w:val="000000" w:themeColor="text1"/>
          <w:sz w:val="24"/>
          <w:szCs w:val="24"/>
        </w:rPr>
        <w:t>5-</w:t>
      </w:r>
      <w:r w:rsidR="00A03653" w:rsidRPr="002A010B">
        <w:rPr>
          <w:rFonts w:ascii="Book Antiqua" w:hAnsi="Book Antiqua" w:cs="Times New Roman"/>
          <w:color w:val="000000" w:themeColor="text1"/>
          <w:sz w:val="24"/>
          <w:szCs w:val="24"/>
        </w:rPr>
        <w:t>cm l</w:t>
      </w:r>
      <w:r w:rsidR="00DF1255" w:rsidRPr="002A010B">
        <w:rPr>
          <w:rFonts w:ascii="Book Antiqua" w:hAnsi="Book Antiqua" w:cs="Times New Roman"/>
          <w:color w:val="000000" w:themeColor="text1"/>
          <w:sz w:val="24"/>
          <w:szCs w:val="24"/>
        </w:rPr>
        <w:t>ow-</w:t>
      </w:r>
      <w:r w:rsidR="00A03653" w:rsidRPr="002A010B">
        <w:rPr>
          <w:rFonts w:ascii="Book Antiqua" w:hAnsi="Book Antiqua" w:cs="Times New Roman"/>
          <w:color w:val="000000" w:themeColor="text1"/>
          <w:sz w:val="24"/>
          <w:szCs w:val="24"/>
        </w:rPr>
        <w:t>echoic tumo</w:t>
      </w:r>
      <w:r w:rsidR="00A663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u</w:t>
      </w:r>
      <w:r w:rsidR="00A03653" w:rsidRPr="002A010B">
        <w:rPr>
          <w:rFonts w:ascii="Book Antiqua" w:hAnsi="Book Antiqua" w:cs="Times New Roman"/>
          <w:color w:val="000000" w:themeColor="text1"/>
          <w:sz w:val="24"/>
          <w:szCs w:val="24"/>
        </w:rPr>
        <w:t>r</w:t>
      </w:r>
      <w:r w:rsidR="00F2194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t the </w:t>
      </w:r>
      <w:r w:rsidR="00295CDF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ncreas</w:t>
      </w:r>
      <w:r w:rsidR="00F2194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ead</w:t>
      </w:r>
      <w:r w:rsidR="00295CDF" w:rsidRPr="002A010B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7A46DD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C4323" w:rsidRPr="002A010B">
        <w:rPr>
          <w:rFonts w:ascii="Book Antiqua" w:hAnsi="Book Antiqua" w:cs="Times New Roman"/>
          <w:color w:val="000000" w:themeColor="text1"/>
          <w:sz w:val="24"/>
          <w:szCs w:val="24"/>
        </w:rPr>
        <w:t>Dynamic computed tomography (CT</w:t>
      </w:r>
      <w:r w:rsidR="00FE2667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) </w:t>
      </w:r>
      <w:r w:rsidR="00A0365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so </w:t>
      </w:r>
      <w:r w:rsidR="00FE2667" w:rsidRPr="002A010B">
        <w:rPr>
          <w:rFonts w:ascii="Book Antiqua" w:hAnsi="Book Antiqua" w:cs="Times New Roman"/>
          <w:color w:val="000000" w:themeColor="text1"/>
          <w:sz w:val="24"/>
          <w:szCs w:val="24"/>
        </w:rPr>
        <w:t>revealed a</w:t>
      </w:r>
      <w:r w:rsidR="002817E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1.</w:t>
      </w:r>
      <w:r w:rsidR="006A5E08" w:rsidRPr="002A010B">
        <w:rPr>
          <w:rFonts w:ascii="Book Antiqua" w:hAnsi="Book Antiqua" w:cs="Times New Roman"/>
          <w:color w:val="000000" w:themeColor="text1"/>
          <w:sz w:val="24"/>
          <w:szCs w:val="24"/>
        </w:rPr>
        <w:t>5-</w:t>
      </w:r>
      <w:r w:rsidR="002817E1" w:rsidRPr="002A010B">
        <w:rPr>
          <w:rFonts w:ascii="Book Antiqua" w:hAnsi="Book Antiqua" w:cs="Times New Roman"/>
          <w:color w:val="000000" w:themeColor="text1"/>
          <w:sz w:val="24"/>
          <w:szCs w:val="24"/>
        </w:rPr>
        <w:t>cm well</w:t>
      </w:r>
      <w:r w:rsidR="007A46DD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03653" w:rsidRPr="002A010B">
        <w:rPr>
          <w:rFonts w:ascii="Book Antiqua" w:hAnsi="Book Antiqua" w:cs="Times New Roman"/>
          <w:color w:val="000000" w:themeColor="text1"/>
          <w:sz w:val="24"/>
          <w:szCs w:val="24"/>
        </w:rPr>
        <w:t>demarcated tumo</w:t>
      </w:r>
      <w:r w:rsidR="00A663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u</w:t>
      </w:r>
      <w:r w:rsidR="00A03653" w:rsidRPr="002A010B">
        <w:rPr>
          <w:rFonts w:ascii="Book Antiqua" w:hAnsi="Book Antiqua" w:cs="Times New Roman"/>
          <w:color w:val="000000" w:themeColor="text1"/>
          <w:sz w:val="24"/>
          <w:szCs w:val="24"/>
        </w:rPr>
        <w:t>r</w:t>
      </w:r>
      <w:r w:rsidR="00FE2667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t the</w:t>
      </w:r>
      <w:r w:rsidR="00A0365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ncreas</w:t>
      </w:r>
      <w:r w:rsidR="00D429BE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2194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ad </w:t>
      </w:r>
      <w:r w:rsidR="00D429BE" w:rsidRPr="002A010B">
        <w:rPr>
          <w:rFonts w:ascii="Book Antiqua" w:hAnsi="Book Antiqua" w:cs="Times New Roman"/>
          <w:color w:val="000000" w:themeColor="text1"/>
          <w:sz w:val="24"/>
          <w:szCs w:val="24"/>
        </w:rPr>
        <w:t>(Figure</w:t>
      </w:r>
      <w:r w:rsidR="006A5E08" w:rsidRPr="002A010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D429BE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1A and B)</w:t>
      </w:r>
      <w:r w:rsidR="00A03653" w:rsidRPr="002A010B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7A46DD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03653" w:rsidRPr="002A010B">
        <w:rPr>
          <w:rFonts w:ascii="Book Antiqua" w:hAnsi="Book Antiqua" w:cs="Times New Roman"/>
          <w:color w:val="000000" w:themeColor="text1"/>
          <w:sz w:val="24"/>
          <w:szCs w:val="24"/>
        </w:rPr>
        <w:t>The tumo</w:t>
      </w:r>
      <w:r w:rsidR="00A663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u</w:t>
      </w:r>
      <w:r w:rsidR="00A03653" w:rsidRPr="002A010B">
        <w:rPr>
          <w:rFonts w:ascii="Book Antiqua" w:hAnsi="Book Antiqua" w:cs="Times New Roman"/>
          <w:color w:val="000000" w:themeColor="text1"/>
          <w:sz w:val="24"/>
          <w:szCs w:val="24"/>
        </w:rPr>
        <w:t>r</w:t>
      </w:r>
      <w:r w:rsidR="00FE2667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37281" w:rsidRPr="002A010B">
        <w:rPr>
          <w:rFonts w:ascii="Book Antiqua" w:hAnsi="Book Antiqua" w:cs="Times New Roman"/>
          <w:color w:val="000000" w:themeColor="text1"/>
          <w:sz w:val="24"/>
          <w:szCs w:val="24"/>
        </w:rPr>
        <w:t>was</w:t>
      </w:r>
      <w:r w:rsidR="00FE2667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36529" w:rsidRPr="002A010B">
        <w:rPr>
          <w:rFonts w:ascii="Book Antiqua" w:hAnsi="Book Antiqua" w:cs="Times New Roman"/>
          <w:color w:val="000000" w:themeColor="text1"/>
          <w:sz w:val="24"/>
          <w:szCs w:val="24"/>
        </w:rPr>
        <w:t>very strong</w:t>
      </w:r>
      <w:r w:rsidR="00037281" w:rsidRPr="002A010B">
        <w:rPr>
          <w:rFonts w:ascii="Book Antiqua" w:hAnsi="Book Antiqua" w:cs="Times New Roman"/>
          <w:color w:val="000000" w:themeColor="text1"/>
          <w:sz w:val="24"/>
          <w:szCs w:val="24"/>
        </w:rPr>
        <w:t>ly enhanced</w:t>
      </w:r>
      <w:r w:rsidR="00B3652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>i</w:t>
      </w:r>
      <w:r w:rsidR="00B36529" w:rsidRPr="002A010B">
        <w:rPr>
          <w:rFonts w:ascii="Book Antiqua" w:hAnsi="Book Antiqua" w:cs="Times New Roman"/>
          <w:color w:val="000000" w:themeColor="text1"/>
          <w:sz w:val="24"/>
          <w:szCs w:val="24"/>
        </w:rPr>
        <w:t>n the arterial phase and</w:t>
      </w:r>
      <w:r w:rsidR="0003728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ill faintly enhanced</w:t>
      </w:r>
      <w:r w:rsidR="00B3652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>i</w:t>
      </w:r>
      <w:r w:rsidR="00B36529" w:rsidRPr="002A010B">
        <w:rPr>
          <w:rFonts w:ascii="Book Antiqua" w:hAnsi="Book Antiqua" w:cs="Times New Roman"/>
          <w:color w:val="000000" w:themeColor="text1"/>
          <w:sz w:val="24"/>
          <w:szCs w:val="24"/>
        </w:rPr>
        <w:t>n the portal vein phase.</w:t>
      </w:r>
      <w:r w:rsidR="00A204CD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5255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Maximum intensity projection of the arterial phase in a coronal view clearly revealed the tumour feeding artery from the inferior pancreaticoduodenal artery and the draining vein into the portal vein (Figure 1C). 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>No</w:t>
      </w:r>
      <w:r w:rsidR="00A0365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bnormalities were found</w:t>
      </w:r>
      <w:r w:rsidR="003655B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3655B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bile duct, pancreatic duct, 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>or</w:t>
      </w:r>
      <w:r w:rsidR="003655B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iver.</w:t>
      </w:r>
      <w:r w:rsidR="00A0365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mpared </w:t>
      </w:r>
      <w:r w:rsidR="006A5E0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th 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>contiguous pancreatic parenchyma, t</w:t>
      </w:r>
      <w:r w:rsidR="00A03653" w:rsidRPr="002A010B">
        <w:rPr>
          <w:rFonts w:ascii="Book Antiqua" w:hAnsi="Book Antiqua" w:cs="Times New Roman"/>
          <w:color w:val="000000" w:themeColor="text1"/>
          <w:sz w:val="24"/>
          <w:szCs w:val="24"/>
        </w:rPr>
        <w:t>he tumo</w:t>
      </w:r>
      <w:r w:rsidR="00A663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u</w:t>
      </w:r>
      <w:r w:rsidR="00A03653" w:rsidRPr="002A010B">
        <w:rPr>
          <w:rFonts w:ascii="Book Antiqua" w:hAnsi="Book Antiqua" w:cs="Times New Roman"/>
          <w:color w:val="000000" w:themeColor="text1"/>
          <w:sz w:val="24"/>
          <w:szCs w:val="24"/>
        </w:rPr>
        <w:t>r</w:t>
      </w:r>
      <w:r w:rsidR="002817E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547A3" w:rsidRPr="002A010B">
        <w:rPr>
          <w:rFonts w:ascii="Book Antiqua" w:hAnsi="Book Antiqua" w:cs="Times New Roman"/>
          <w:color w:val="000000" w:themeColor="text1"/>
          <w:sz w:val="24"/>
          <w:szCs w:val="24"/>
        </w:rPr>
        <w:t>appeared</w:t>
      </w:r>
      <w:r w:rsidR="002817E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547A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 a low-intensity </w:t>
      </w:r>
      <w:r w:rsidR="00C547A3" w:rsidRPr="002A010B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lesion in a T1-weighted magnetic resonance image (MRI) and </w:t>
      </w:r>
      <w:r w:rsidR="002817E1" w:rsidRPr="002A010B">
        <w:rPr>
          <w:rFonts w:ascii="Book Antiqua" w:hAnsi="Book Antiqua" w:cs="Times New Roman"/>
          <w:color w:val="000000" w:themeColor="text1"/>
          <w:sz w:val="24"/>
          <w:szCs w:val="24"/>
        </w:rPr>
        <w:t>as a</w:t>
      </w:r>
      <w:r w:rsidR="009A479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A5E08" w:rsidRPr="002A010B">
        <w:rPr>
          <w:rFonts w:ascii="Book Antiqua" w:hAnsi="Book Antiqua" w:cs="Times New Roman"/>
          <w:color w:val="000000" w:themeColor="text1"/>
          <w:sz w:val="24"/>
          <w:szCs w:val="24"/>
        </w:rPr>
        <w:t>high-</w:t>
      </w:r>
      <w:r w:rsidR="00A204CD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tensity lesion </w:t>
      </w:r>
      <w:r w:rsidR="00AA2ED9" w:rsidRPr="002A010B">
        <w:rPr>
          <w:rFonts w:ascii="Book Antiqua" w:hAnsi="Book Antiqua" w:cs="Times New Roman"/>
          <w:color w:val="000000" w:themeColor="text1"/>
          <w:sz w:val="24"/>
          <w:szCs w:val="24"/>
        </w:rPr>
        <w:t>i</w:t>
      </w:r>
      <w:r w:rsidR="00A204CD" w:rsidRPr="002A010B">
        <w:rPr>
          <w:rFonts w:ascii="Book Antiqua" w:hAnsi="Book Antiqua" w:cs="Times New Roman"/>
          <w:color w:val="000000" w:themeColor="text1"/>
          <w:sz w:val="24"/>
          <w:szCs w:val="24"/>
        </w:rPr>
        <w:t>n</w:t>
      </w:r>
      <w:r w:rsidR="00C547A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</w:t>
      </w:r>
      <w:r w:rsidR="00A204CD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2-weighted </w:t>
      </w:r>
      <w:r w:rsidR="00C956AF" w:rsidRPr="002A010B">
        <w:rPr>
          <w:rFonts w:ascii="Book Antiqua" w:hAnsi="Book Antiqua" w:cs="Times New Roman"/>
          <w:color w:val="000000" w:themeColor="text1"/>
          <w:sz w:val="24"/>
          <w:szCs w:val="24"/>
        </w:rPr>
        <w:t>MRI</w:t>
      </w:r>
      <w:r w:rsidR="00E46C42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429BE" w:rsidRPr="002A010B">
        <w:rPr>
          <w:rFonts w:ascii="Book Antiqua" w:hAnsi="Book Antiqua" w:cs="Times New Roman"/>
          <w:color w:val="000000" w:themeColor="text1"/>
          <w:sz w:val="24"/>
          <w:szCs w:val="24"/>
        </w:rPr>
        <w:t>(Figure</w:t>
      </w:r>
      <w:r w:rsidR="00C547A3" w:rsidRPr="002A010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7A17E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1D</w:t>
      </w:r>
      <w:r w:rsidR="00D429BE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7A17E9" w:rsidRPr="002A010B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="00C547A3" w:rsidRPr="002A010B">
        <w:rPr>
          <w:rFonts w:ascii="Book Antiqua" w:hAnsi="Book Antiqua" w:cs="Times New Roman"/>
          <w:color w:val="000000" w:themeColor="text1"/>
          <w:sz w:val="24"/>
          <w:szCs w:val="24"/>
        </w:rPr>
        <w:t>, respectively</w:t>
      </w:r>
      <w:r w:rsidR="00D429BE" w:rsidRPr="002A010B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A204CD" w:rsidRPr="002A010B">
        <w:rPr>
          <w:rFonts w:ascii="Book Antiqua" w:hAnsi="Book Antiqua" w:cs="Times New Roman"/>
          <w:color w:val="000000" w:themeColor="text1"/>
          <w:sz w:val="24"/>
          <w:szCs w:val="24"/>
        </w:rPr>
        <w:t>. Endoscopi</w:t>
      </w:r>
      <w:r w:rsidR="001D03B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c ultrasonography </w:t>
      </w:r>
      <w:r w:rsidR="0072148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(EUS) </w:t>
      </w:r>
      <w:r w:rsidR="001D03B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showed a </w:t>
      </w:r>
      <w:r w:rsidR="00D92849" w:rsidRPr="002A010B">
        <w:rPr>
          <w:rFonts w:ascii="Book Antiqua" w:hAnsi="Book Antiqua" w:cs="Times New Roman"/>
          <w:color w:val="000000" w:themeColor="text1"/>
          <w:sz w:val="24"/>
          <w:szCs w:val="24"/>
        </w:rPr>
        <w:t>well demarcated</w:t>
      </w:r>
      <w:r w:rsidR="001D03B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037281" w:rsidRPr="002A010B">
        <w:rPr>
          <w:rFonts w:ascii="Book Antiqua" w:hAnsi="Book Antiqua" w:cs="Times New Roman"/>
          <w:color w:val="000000" w:themeColor="text1"/>
          <w:sz w:val="24"/>
          <w:szCs w:val="24"/>
        </w:rPr>
        <w:t>low</w:t>
      </w:r>
      <w:r w:rsidR="00D9284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03728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uneven </w:t>
      </w:r>
      <w:r w:rsidR="00A204CD" w:rsidRPr="002A010B">
        <w:rPr>
          <w:rFonts w:ascii="Book Antiqua" w:hAnsi="Book Antiqua" w:cs="Times New Roman"/>
          <w:color w:val="000000" w:themeColor="text1"/>
          <w:sz w:val="24"/>
          <w:szCs w:val="24"/>
        </w:rPr>
        <w:t>echoic</w:t>
      </w:r>
      <w:r w:rsidR="0003728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90AE1" w:rsidRPr="002A010B">
        <w:rPr>
          <w:rFonts w:ascii="Book Antiqua" w:hAnsi="Book Antiqua" w:cs="Times New Roman"/>
          <w:color w:val="000000" w:themeColor="text1"/>
          <w:sz w:val="24"/>
          <w:szCs w:val="24"/>
        </w:rPr>
        <w:t>tumo</w:t>
      </w:r>
      <w:r w:rsidR="00A663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u</w:t>
      </w:r>
      <w:r w:rsidR="00890AE1" w:rsidRPr="002A010B">
        <w:rPr>
          <w:rFonts w:ascii="Book Antiqua" w:hAnsi="Book Antiqua" w:cs="Times New Roman"/>
          <w:color w:val="000000" w:themeColor="text1"/>
          <w:sz w:val="24"/>
          <w:szCs w:val="24"/>
        </w:rPr>
        <w:t>r</w:t>
      </w:r>
      <w:r w:rsidR="0003728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rrounded by draining</w:t>
      </w:r>
      <w:r w:rsidR="0038050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vessels</w:t>
      </w:r>
      <w:r w:rsidR="00890AE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9284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emanating </w:t>
      </w:r>
      <w:r w:rsidR="00890AE1" w:rsidRPr="002A010B">
        <w:rPr>
          <w:rFonts w:ascii="Book Antiqua" w:hAnsi="Book Antiqua" w:cs="Times New Roman"/>
          <w:color w:val="000000" w:themeColor="text1"/>
          <w:sz w:val="24"/>
          <w:szCs w:val="24"/>
        </w:rPr>
        <w:t>from the tumo</w:t>
      </w:r>
      <w:r w:rsidR="00A663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u</w:t>
      </w:r>
      <w:r w:rsidR="00890AE1" w:rsidRPr="002A010B">
        <w:rPr>
          <w:rFonts w:ascii="Book Antiqua" w:hAnsi="Book Antiqua" w:cs="Times New Roman"/>
          <w:color w:val="000000" w:themeColor="text1"/>
          <w:sz w:val="24"/>
          <w:szCs w:val="24"/>
        </w:rPr>
        <w:t>r</w:t>
      </w:r>
      <w:r w:rsidR="00D429BE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</w:t>
      </w:r>
      <w:r w:rsidR="00EF5AA1" w:rsidRPr="002A010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7A17E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1F and G</w:t>
      </w:r>
      <w:r w:rsidR="00D429BE" w:rsidRPr="002A010B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38050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A23002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 did not attempt </w:t>
      </w:r>
      <w:r w:rsidR="00B9771B" w:rsidRPr="002A010B">
        <w:rPr>
          <w:rFonts w:ascii="Book Antiqua" w:hAnsi="Book Antiqua" w:cs="Times New Roman"/>
          <w:color w:val="000000" w:themeColor="text1"/>
          <w:sz w:val="24"/>
          <w:szCs w:val="24"/>
        </w:rPr>
        <w:t>EUS-gui</w:t>
      </w:r>
      <w:r w:rsidR="00F21945" w:rsidRPr="002A010B">
        <w:rPr>
          <w:rFonts w:ascii="Book Antiqua" w:hAnsi="Book Antiqua" w:cs="Times New Roman"/>
          <w:color w:val="000000" w:themeColor="text1"/>
          <w:sz w:val="24"/>
          <w:szCs w:val="24"/>
        </w:rPr>
        <w:t>ded fine needle aspiration (</w:t>
      </w:r>
      <w:r w:rsidR="00B9771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FNA) for a pathological examination </w:t>
      </w:r>
      <w:r w:rsidR="00A23002" w:rsidRPr="002A010B">
        <w:rPr>
          <w:rFonts w:ascii="Book Antiqua" w:hAnsi="Book Antiqua" w:cs="Times New Roman"/>
          <w:color w:val="000000" w:themeColor="text1"/>
          <w:sz w:val="24"/>
          <w:szCs w:val="24"/>
        </w:rPr>
        <w:t>because of the</w:t>
      </w:r>
      <w:r w:rsidR="00B9771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F6DD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ssible </w:t>
      </w:r>
      <w:r w:rsidR="00B9771B" w:rsidRPr="002A010B">
        <w:rPr>
          <w:rFonts w:ascii="Book Antiqua" w:hAnsi="Book Antiqua" w:cs="Times New Roman"/>
          <w:color w:val="000000" w:themeColor="text1"/>
          <w:sz w:val="24"/>
          <w:szCs w:val="24"/>
        </w:rPr>
        <w:t>risk of bleeding</w:t>
      </w:r>
      <w:r w:rsidR="00EF5AA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ue to the</w:t>
      </w:r>
      <w:r w:rsidR="00B9771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86AB3" w:rsidRPr="002A010B">
        <w:rPr>
          <w:rFonts w:ascii="Book Antiqua" w:hAnsi="Book Antiqua" w:cs="Times New Roman"/>
          <w:color w:val="000000" w:themeColor="text1"/>
          <w:sz w:val="24"/>
          <w:szCs w:val="24"/>
        </w:rPr>
        <w:t>extremely abundant vascularity</w:t>
      </w:r>
      <w:r w:rsidR="00EF5AA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the tumo</w:t>
      </w:r>
      <w:r w:rsidR="00A663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u</w:t>
      </w:r>
      <w:r w:rsidR="00EF5AA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r. </w:t>
      </w:r>
      <w:r w:rsidR="0038050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On the basis of these </w:t>
      </w:r>
      <w:r w:rsidR="00F17072" w:rsidRPr="002A010B">
        <w:rPr>
          <w:rFonts w:ascii="Book Antiqua" w:hAnsi="Book Antiqua" w:cs="Times New Roman"/>
          <w:color w:val="000000" w:themeColor="text1"/>
          <w:sz w:val="24"/>
          <w:szCs w:val="24"/>
        </w:rPr>
        <w:t>imaging findings, we</w:t>
      </w:r>
      <w:r w:rsidR="001D03B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ade a </w:t>
      </w:r>
      <w:r w:rsidR="00F17072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eoperative </w:t>
      </w:r>
      <w:r w:rsidR="001D03B9" w:rsidRPr="002A010B">
        <w:rPr>
          <w:rFonts w:ascii="Book Antiqua" w:hAnsi="Book Antiqua" w:cs="Times New Roman"/>
          <w:color w:val="000000" w:themeColor="text1"/>
          <w:sz w:val="24"/>
          <w:szCs w:val="24"/>
        </w:rPr>
        <w:t>diagnosis</w:t>
      </w:r>
      <w:r w:rsidR="00890AE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r w:rsidR="0038050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proofErr w:type="spellStart"/>
      <w:r w:rsidR="00380508" w:rsidRPr="002A010B">
        <w:rPr>
          <w:rFonts w:ascii="Book Antiqua" w:hAnsi="Book Antiqua" w:cs="Times New Roman"/>
          <w:color w:val="000000" w:themeColor="text1"/>
          <w:sz w:val="24"/>
          <w:szCs w:val="24"/>
        </w:rPr>
        <w:t>nonfunctio</w:t>
      </w:r>
      <w:r w:rsidR="00C16634" w:rsidRPr="002A010B">
        <w:rPr>
          <w:rFonts w:ascii="Book Antiqua" w:hAnsi="Book Antiqua" w:cs="Times New Roman"/>
          <w:color w:val="000000" w:themeColor="text1"/>
          <w:sz w:val="24"/>
          <w:szCs w:val="24"/>
        </w:rPr>
        <w:t>nal</w:t>
      </w:r>
      <w:proofErr w:type="spellEnd"/>
      <w:r w:rsidR="00C1663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C16634" w:rsidRPr="002A010B">
        <w:rPr>
          <w:rFonts w:ascii="Book Antiqua" w:hAnsi="Book Antiqua" w:cs="Times New Roman"/>
          <w:color w:val="000000" w:themeColor="text1"/>
          <w:sz w:val="24"/>
          <w:szCs w:val="24"/>
        </w:rPr>
        <w:t>pNET</w:t>
      </w:r>
      <w:proofErr w:type="spellEnd"/>
      <w:r w:rsidR="0038050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proofErr w:type="spellStart"/>
      <w:r w:rsidR="00F17072" w:rsidRPr="002A010B">
        <w:rPr>
          <w:rFonts w:ascii="Book Antiqua" w:hAnsi="Book Antiqua" w:cs="Times New Roman"/>
          <w:color w:val="000000" w:themeColor="text1"/>
          <w:sz w:val="24"/>
          <w:szCs w:val="24"/>
        </w:rPr>
        <w:t>P</w:t>
      </w:r>
      <w:r w:rsidR="00380508" w:rsidRPr="002A010B">
        <w:rPr>
          <w:rFonts w:ascii="Book Antiqua" w:hAnsi="Book Antiqua" w:cs="Times New Roman"/>
          <w:color w:val="000000" w:themeColor="text1"/>
          <w:sz w:val="24"/>
          <w:szCs w:val="24"/>
        </w:rPr>
        <w:t>ancreaticoduodenectomy</w:t>
      </w:r>
      <w:proofErr w:type="spellEnd"/>
      <w:r w:rsidR="00F17072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as performed</w:t>
      </w:r>
      <w:r w:rsidR="0038050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890AE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F17072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sected </w:t>
      </w:r>
      <w:r w:rsidR="00890AE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specimen included </w:t>
      </w:r>
      <w:r w:rsidR="00F17072" w:rsidRPr="002A010B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890AE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umo</w:t>
      </w:r>
      <w:r w:rsidR="00A663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u</w:t>
      </w:r>
      <w:r w:rsidR="00890AE1" w:rsidRPr="002A010B">
        <w:rPr>
          <w:rFonts w:ascii="Book Antiqua" w:hAnsi="Book Antiqua" w:cs="Times New Roman"/>
          <w:color w:val="000000" w:themeColor="text1"/>
          <w:sz w:val="24"/>
          <w:szCs w:val="24"/>
        </w:rPr>
        <w:t>r</w:t>
      </w:r>
      <w:r w:rsidR="0016279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9277D" w:rsidRPr="002A010B">
        <w:rPr>
          <w:rFonts w:ascii="Book Antiqua" w:hAnsi="Book Antiqua" w:cs="Times New Roman"/>
          <w:color w:val="000000" w:themeColor="text1"/>
          <w:sz w:val="24"/>
          <w:szCs w:val="24"/>
        </w:rPr>
        <w:t>measuring</w:t>
      </w:r>
      <w:r w:rsidR="0061174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55250" w:rsidRPr="002A010B">
        <w:rPr>
          <w:rFonts w:ascii="Book Antiqua" w:hAnsi="Book Antiqua" w:cs="Times New Roman"/>
          <w:color w:val="000000" w:themeColor="text1"/>
          <w:sz w:val="24"/>
          <w:szCs w:val="24"/>
        </w:rPr>
        <w:t>1.5</w:t>
      </w:r>
      <w:r w:rsidR="00A46A2E"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="00A46A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cm</w:t>
      </w:r>
      <w:r w:rsidR="00A46A2E"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="00255250" w:rsidRPr="002A010B">
        <w:rPr>
          <w:rFonts w:ascii="Book Antiqua" w:hAnsi="Book Antiqua" w:cs="Times New Roman"/>
          <w:color w:val="000000" w:themeColor="text1"/>
          <w:sz w:val="24"/>
          <w:szCs w:val="24"/>
        </w:rPr>
        <w:t>×</w:t>
      </w:r>
      <w:r w:rsidR="00A46A2E"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="00255250" w:rsidRPr="002A010B">
        <w:rPr>
          <w:rFonts w:ascii="Book Antiqua" w:hAnsi="Book Antiqua" w:cs="Times New Roman"/>
          <w:color w:val="000000" w:themeColor="text1"/>
          <w:sz w:val="24"/>
          <w:szCs w:val="24"/>
        </w:rPr>
        <w:t>1.2</w:t>
      </w:r>
      <w:r w:rsidR="00BC432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55250" w:rsidRPr="002A010B">
        <w:rPr>
          <w:rFonts w:ascii="Book Antiqua" w:hAnsi="Book Antiqua" w:cs="Times New Roman"/>
          <w:color w:val="000000" w:themeColor="text1"/>
          <w:sz w:val="24"/>
          <w:szCs w:val="24"/>
        </w:rPr>
        <w:t>cm</w:t>
      </w:r>
      <w:r w:rsidR="00F17072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2A).</w:t>
      </w:r>
      <w:r w:rsidR="00255250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7474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tumour was </w:t>
      </w:r>
      <w:r w:rsidR="008E22D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located at the caudal part of pancreas head and </w:t>
      </w:r>
      <w:r w:rsidR="007A17E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rtially </w:t>
      </w:r>
      <w:r w:rsidR="008E22D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djacent to the second portion of duodenum. The tumour was </w:t>
      </w:r>
      <w:r w:rsidR="007A17E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olated from major arteries and veins. </w:t>
      </w:r>
      <w:r w:rsidR="00F17072" w:rsidRPr="002A010B">
        <w:rPr>
          <w:rFonts w:ascii="Book Antiqua" w:hAnsi="Book Antiqua" w:cs="Times New Roman"/>
          <w:color w:val="000000" w:themeColor="text1"/>
          <w:sz w:val="24"/>
          <w:szCs w:val="24"/>
        </w:rPr>
        <w:t>H</w:t>
      </w:r>
      <w:r w:rsidR="00890AE1" w:rsidRPr="002A010B">
        <w:rPr>
          <w:rFonts w:ascii="Book Antiqua" w:hAnsi="Book Antiqua" w:cs="Times New Roman"/>
          <w:color w:val="000000" w:themeColor="text1"/>
          <w:sz w:val="24"/>
          <w:szCs w:val="24"/>
        </w:rPr>
        <w:t>istological examination revealed</w:t>
      </w:r>
      <w:r w:rsidR="003859B7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668DA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classical </w:t>
      </w:r>
      <w:proofErr w:type="spellStart"/>
      <w:r w:rsidR="00611744" w:rsidRPr="002A010B">
        <w:rPr>
          <w:rFonts w:ascii="Book Antiqua" w:hAnsi="Book Antiqua" w:cs="Times New Roman"/>
          <w:color w:val="000000" w:themeColor="text1"/>
          <w:sz w:val="24"/>
          <w:szCs w:val="24"/>
        </w:rPr>
        <w:t>Zellballen</w:t>
      </w:r>
      <w:proofErr w:type="spellEnd"/>
      <w:r w:rsidR="00C668DA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tern</w:t>
      </w:r>
      <w:r w:rsidR="00EF5AA1" w:rsidRPr="002A010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F17072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</w:t>
      </w:r>
      <w:r w:rsidR="00890AE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ests of cells </w:t>
      </w:r>
      <w:r w:rsidR="00277CD0" w:rsidRPr="002A010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890AE1" w:rsidRPr="002A010B">
        <w:rPr>
          <w:rFonts w:ascii="Book Antiqua" w:hAnsi="Book Antiqua" w:cs="Times New Roman"/>
          <w:color w:val="000000" w:themeColor="text1"/>
          <w:sz w:val="24"/>
          <w:szCs w:val="24"/>
        </w:rPr>
        <w:t>urrounded by thick capsule</w:t>
      </w:r>
      <w:r w:rsidR="00F17072" w:rsidRPr="002A010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C668DA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429BE" w:rsidRPr="002A010B">
        <w:rPr>
          <w:rFonts w:ascii="Book Antiqua" w:hAnsi="Book Antiqua" w:cs="Times New Roman"/>
          <w:color w:val="000000" w:themeColor="text1"/>
          <w:sz w:val="24"/>
          <w:szCs w:val="24"/>
        </w:rPr>
        <w:t>(Figure</w:t>
      </w:r>
      <w:r w:rsidR="00EF5AA1" w:rsidRPr="002A010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D429BE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2B and C)</w:t>
      </w:r>
      <w:r w:rsidR="00890AE1" w:rsidRPr="002A010B">
        <w:rPr>
          <w:rFonts w:ascii="Book Antiqua" w:hAnsi="Book Antiqua" w:cs="Times New Roman"/>
          <w:color w:val="000000" w:themeColor="text1"/>
          <w:sz w:val="24"/>
          <w:szCs w:val="24"/>
        </w:rPr>
        <w:t>. The tumo</w:t>
      </w:r>
      <w:r w:rsidR="00A663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u</w:t>
      </w:r>
      <w:r w:rsidR="00890AE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r was </w:t>
      </w:r>
      <w:r w:rsidR="003859B7" w:rsidRPr="002A010B">
        <w:rPr>
          <w:rFonts w:ascii="Book Antiqua" w:hAnsi="Book Antiqua" w:cs="Times New Roman"/>
          <w:color w:val="000000" w:themeColor="text1"/>
          <w:sz w:val="24"/>
          <w:szCs w:val="24"/>
        </w:rPr>
        <w:t>surrou</w:t>
      </w:r>
      <w:r w:rsidR="00890AE1" w:rsidRPr="002A010B">
        <w:rPr>
          <w:rFonts w:ascii="Book Antiqua" w:hAnsi="Book Antiqua" w:cs="Times New Roman"/>
          <w:color w:val="000000" w:themeColor="text1"/>
          <w:sz w:val="24"/>
          <w:szCs w:val="24"/>
        </w:rPr>
        <w:t>nded by normal pancreatic parenchyma</w:t>
      </w:r>
      <w:r w:rsidR="00C668DA" w:rsidRPr="002A010B">
        <w:rPr>
          <w:rFonts w:ascii="Book Antiqua" w:hAnsi="Book Antiqua" w:cs="Times New Roman"/>
          <w:color w:val="000000" w:themeColor="text1"/>
          <w:sz w:val="24"/>
          <w:szCs w:val="24"/>
        </w:rPr>
        <w:t>. Imm</w:t>
      </w:r>
      <w:r w:rsidR="00255250" w:rsidRPr="002A010B">
        <w:rPr>
          <w:rFonts w:ascii="Book Antiqua" w:hAnsi="Book Antiqua" w:cs="Times New Roman"/>
          <w:color w:val="000000" w:themeColor="text1"/>
          <w:sz w:val="24"/>
          <w:szCs w:val="24"/>
        </w:rPr>
        <w:t>u</w:t>
      </w:r>
      <w:r w:rsidR="00C668DA" w:rsidRPr="002A010B">
        <w:rPr>
          <w:rFonts w:ascii="Book Antiqua" w:hAnsi="Book Antiqua" w:cs="Times New Roman"/>
          <w:color w:val="000000" w:themeColor="text1"/>
          <w:sz w:val="24"/>
          <w:szCs w:val="24"/>
        </w:rPr>
        <w:t>nohist</w:t>
      </w:r>
      <w:r w:rsidR="00255250" w:rsidRPr="002A010B">
        <w:rPr>
          <w:rFonts w:ascii="Book Antiqua" w:hAnsi="Book Antiqua" w:cs="Times New Roman"/>
          <w:color w:val="000000" w:themeColor="text1"/>
          <w:sz w:val="24"/>
          <w:szCs w:val="24"/>
        </w:rPr>
        <w:t>o</w:t>
      </w:r>
      <w:r w:rsidR="00E25A4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chemistry </w:t>
      </w:r>
      <w:r w:rsidR="00EF5AA1" w:rsidRPr="002A010B">
        <w:rPr>
          <w:rFonts w:ascii="Book Antiqua" w:hAnsi="Book Antiqua" w:cs="Times New Roman"/>
          <w:color w:val="000000" w:themeColor="text1"/>
          <w:sz w:val="24"/>
          <w:szCs w:val="24"/>
        </w:rPr>
        <w:t>examination of the tumo</w:t>
      </w:r>
      <w:r w:rsidR="00A663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u</w:t>
      </w:r>
      <w:r w:rsidR="00EF5AA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r cells </w:t>
      </w:r>
      <w:r w:rsidR="00E25A49" w:rsidRPr="002A010B">
        <w:rPr>
          <w:rFonts w:ascii="Book Antiqua" w:hAnsi="Book Antiqua" w:cs="Times New Roman"/>
          <w:color w:val="000000" w:themeColor="text1"/>
          <w:sz w:val="24"/>
          <w:szCs w:val="24"/>
        </w:rPr>
        <w:t>showed positive staining</w:t>
      </w:r>
      <w:r w:rsidR="008425BC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17072" w:rsidRPr="002A010B">
        <w:rPr>
          <w:rFonts w:ascii="Book Antiqua" w:hAnsi="Book Antiqua" w:cs="Times New Roman"/>
          <w:color w:val="000000" w:themeColor="text1"/>
          <w:sz w:val="24"/>
          <w:szCs w:val="24"/>
        </w:rPr>
        <w:t>for</w:t>
      </w:r>
      <w:r w:rsidR="008425BC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D56, </w:t>
      </w:r>
      <w:proofErr w:type="spellStart"/>
      <w:r w:rsidR="008425BC" w:rsidRPr="002A010B">
        <w:rPr>
          <w:rFonts w:ascii="Book Antiqua" w:hAnsi="Book Antiqua" w:cs="Times New Roman"/>
          <w:color w:val="000000" w:themeColor="text1"/>
          <w:sz w:val="24"/>
          <w:szCs w:val="24"/>
        </w:rPr>
        <w:t>synaptophysin</w:t>
      </w:r>
      <w:proofErr w:type="spellEnd"/>
      <w:r w:rsidR="008425BC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CD3B8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8425BC" w:rsidRPr="002A010B">
        <w:rPr>
          <w:rFonts w:ascii="Book Antiqua" w:hAnsi="Book Antiqua" w:cs="Times New Roman"/>
          <w:color w:val="000000" w:themeColor="text1"/>
          <w:sz w:val="24"/>
          <w:szCs w:val="24"/>
        </w:rPr>
        <w:t>chromogranin</w:t>
      </w:r>
      <w:r w:rsidR="00CD3B8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425BC" w:rsidRPr="002A010B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E25A4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proofErr w:type="gramStart"/>
      <w:r w:rsidR="00E25A49" w:rsidRPr="002A010B">
        <w:rPr>
          <w:rFonts w:ascii="Book Antiqua" w:hAnsi="Book Antiqua" w:cs="Times New Roman"/>
          <w:color w:val="000000" w:themeColor="text1"/>
          <w:sz w:val="24"/>
          <w:szCs w:val="24"/>
        </w:rPr>
        <w:t>negative</w:t>
      </w:r>
      <w:r w:rsidR="005135E2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</w:t>
      </w:r>
      <w:r w:rsidR="00E25A49" w:rsidRPr="002A010B">
        <w:rPr>
          <w:rFonts w:ascii="Book Antiqua" w:hAnsi="Book Antiqua" w:cs="Times New Roman"/>
          <w:color w:val="000000" w:themeColor="text1"/>
          <w:sz w:val="24"/>
          <w:szCs w:val="24"/>
        </w:rPr>
        <w:t>taining</w:t>
      </w:r>
      <w:proofErr w:type="gramEnd"/>
      <w:r w:rsidR="00E25A4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17072" w:rsidRPr="002A010B">
        <w:rPr>
          <w:rFonts w:ascii="Book Antiqua" w:hAnsi="Book Antiqua" w:cs="Times New Roman"/>
          <w:color w:val="000000" w:themeColor="text1"/>
          <w:sz w:val="24"/>
          <w:szCs w:val="24"/>
        </w:rPr>
        <w:t>for</w:t>
      </w:r>
      <w:r w:rsidR="00E25A4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sulin, glucagon, gastrin, and somatostatin</w:t>
      </w:r>
      <w:r w:rsidR="00C668DA" w:rsidRPr="002A010B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8425BC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135E2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tumour cells were surrounded by </w:t>
      </w:r>
      <w:r w:rsidR="005135E2" w:rsidRPr="002A010B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S-100 protein-positive </w:t>
      </w:r>
      <w:proofErr w:type="spellStart"/>
      <w:r w:rsidR="005135E2" w:rsidRPr="002A010B">
        <w:rPr>
          <w:rFonts w:ascii="Book Antiqua" w:hAnsi="Book Antiqua" w:cs="Times New Roman"/>
          <w:color w:val="000000" w:themeColor="text1"/>
          <w:sz w:val="24"/>
          <w:szCs w:val="24"/>
        </w:rPr>
        <w:t>sustentacular</w:t>
      </w:r>
      <w:proofErr w:type="spellEnd"/>
      <w:r w:rsidR="005135E2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s (Figure 2D). </w:t>
      </w:r>
      <w:r w:rsidR="00F17072" w:rsidRPr="002A010B">
        <w:rPr>
          <w:rFonts w:ascii="Book Antiqua" w:hAnsi="Book Antiqua" w:cs="Times New Roman"/>
          <w:color w:val="000000" w:themeColor="text1"/>
          <w:sz w:val="24"/>
          <w:szCs w:val="24"/>
        </w:rPr>
        <w:t>These</w:t>
      </w:r>
      <w:r w:rsidR="00E25A4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sult</w:t>
      </w:r>
      <w:r w:rsidR="00F17072" w:rsidRPr="002A010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E25A4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ggested that the tumo</w:t>
      </w:r>
      <w:r w:rsidR="00A663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u</w:t>
      </w:r>
      <w:r w:rsidR="00E25A4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r </w:t>
      </w:r>
      <w:r w:rsidR="00EB7BD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cells </w:t>
      </w:r>
      <w:r w:rsidR="00DA6834" w:rsidRPr="002A010B">
        <w:rPr>
          <w:rFonts w:ascii="Book Antiqua" w:hAnsi="Book Antiqua" w:cs="Times New Roman"/>
          <w:color w:val="000000" w:themeColor="text1"/>
          <w:sz w:val="24"/>
          <w:szCs w:val="24"/>
        </w:rPr>
        <w:t>were</w:t>
      </w:r>
      <w:r w:rsidR="00EB7BD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A683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fferentiated </w:t>
      </w:r>
      <w:r w:rsidR="00EB7BD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ward </w:t>
      </w:r>
      <w:r w:rsidR="00E25A4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neuroendocrine </w:t>
      </w:r>
      <w:r w:rsidR="00EB7BD5" w:rsidRPr="002A010B">
        <w:rPr>
          <w:rFonts w:ascii="Book Antiqua" w:hAnsi="Book Antiqua" w:cs="Times New Roman"/>
          <w:color w:val="000000" w:themeColor="text1"/>
          <w:sz w:val="24"/>
          <w:szCs w:val="24"/>
        </w:rPr>
        <w:t>cells</w:t>
      </w:r>
      <w:r w:rsidR="008678C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EB7BD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but </w:t>
      </w:r>
      <w:r w:rsidR="00DA6834" w:rsidRPr="002A010B">
        <w:rPr>
          <w:rFonts w:ascii="Book Antiqua" w:hAnsi="Book Antiqua" w:cs="Times New Roman"/>
          <w:color w:val="000000" w:themeColor="text1"/>
          <w:sz w:val="24"/>
          <w:szCs w:val="24"/>
        </w:rPr>
        <w:t>did</w:t>
      </w:r>
      <w:r w:rsidR="00F2194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ot express</w:t>
      </w:r>
      <w:r w:rsidR="00EB7BD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y islet hormones</w:t>
      </w:r>
      <w:r w:rsidR="00E25A4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CF23E1" w:rsidRPr="002A010B">
        <w:rPr>
          <w:rFonts w:ascii="Book Antiqua" w:hAnsi="Book Antiqua" w:cs="Times New Roman"/>
          <w:color w:val="000000" w:themeColor="text1"/>
          <w:sz w:val="24"/>
          <w:szCs w:val="24"/>
        </w:rPr>
        <w:t>Epithelial membrane antigen</w:t>
      </w:r>
      <w:r w:rsidR="006A6C3D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aining</w:t>
      </w:r>
      <w:r w:rsidR="00D429BE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A6C3D" w:rsidRPr="002A010B">
        <w:rPr>
          <w:rFonts w:ascii="Book Antiqua" w:hAnsi="Book Antiqua" w:cs="Times New Roman"/>
          <w:color w:val="000000" w:themeColor="text1"/>
          <w:sz w:val="24"/>
          <w:szCs w:val="24"/>
        </w:rPr>
        <w:t>was negative in the tumo</w:t>
      </w:r>
      <w:r w:rsidR="00A663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u</w:t>
      </w:r>
      <w:r w:rsidR="006A6C3D" w:rsidRPr="002A010B">
        <w:rPr>
          <w:rFonts w:ascii="Book Antiqua" w:hAnsi="Book Antiqua" w:cs="Times New Roman"/>
          <w:color w:val="000000" w:themeColor="text1"/>
          <w:sz w:val="24"/>
          <w:szCs w:val="24"/>
        </w:rPr>
        <w:t>r cells but</w:t>
      </w:r>
      <w:r w:rsidR="00CF23E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A6C3D" w:rsidRPr="002A010B">
        <w:rPr>
          <w:rFonts w:ascii="Book Antiqua" w:hAnsi="Book Antiqua" w:cs="Times New Roman"/>
          <w:color w:val="000000" w:themeColor="text1"/>
          <w:sz w:val="24"/>
          <w:szCs w:val="24"/>
        </w:rPr>
        <w:t>positive in the</w:t>
      </w:r>
      <w:r w:rsidR="00CF23E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ncreatic duct</w:t>
      </w:r>
      <w:r w:rsidR="006A6C3D" w:rsidRPr="002A010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CF23E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maining </w:t>
      </w:r>
      <w:r w:rsidR="00F21945" w:rsidRPr="002A010B">
        <w:rPr>
          <w:rFonts w:ascii="Book Antiqua" w:hAnsi="Book Antiqua" w:cs="Times New Roman"/>
          <w:color w:val="000000" w:themeColor="text1"/>
          <w:sz w:val="24"/>
          <w:szCs w:val="24"/>
        </w:rPr>
        <w:t>with</w:t>
      </w:r>
      <w:r w:rsidR="00CF23E1" w:rsidRPr="002A010B">
        <w:rPr>
          <w:rFonts w:ascii="Book Antiqua" w:hAnsi="Book Antiqua" w:cs="Times New Roman"/>
          <w:color w:val="000000" w:themeColor="text1"/>
          <w:sz w:val="24"/>
          <w:szCs w:val="24"/>
        </w:rPr>
        <w:t>in the tumo</w:t>
      </w:r>
      <w:r w:rsidR="00A663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u</w:t>
      </w:r>
      <w:r w:rsidR="005135E2" w:rsidRPr="002A010B">
        <w:rPr>
          <w:rFonts w:ascii="Book Antiqua" w:hAnsi="Book Antiqua" w:cs="Times New Roman"/>
          <w:color w:val="000000" w:themeColor="text1"/>
          <w:sz w:val="24"/>
          <w:szCs w:val="24"/>
        </w:rPr>
        <w:t>r (Figure 2E</w:t>
      </w:r>
      <w:r w:rsidR="00CF23E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). </w:t>
      </w:r>
      <w:r w:rsidR="003E6B8C" w:rsidRPr="002A010B">
        <w:rPr>
          <w:rFonts w:ascii="Book Antiqua" w:hAnsi="Book Antiqua" w:cs="Times New Roman"/>
          <w:color w:val="000000" w:themeColor="text1"/>
          <w:sz w:val="24"/>
          <w:szCs w:val="24"/>
        </w:rPr>
        <w:t>This</w:t>
      </w:r>
      <w:r w:rsidR="00F2194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A683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sult </w:t>
      </w:r>
      <w:r w:rsidR="00F21945" w:rsidRPr="002A010B">
        <w:rPr>
          <w:rFonts w:ascii="Book Antiqua" w:hAnsi="Book Antiqua" w:cs="Times New Roman"/>
          <w:color w:val="000000" w:themeColor="text1"/>
          <w:sz w:val="24"/>
          <w:szCs w:val="24"/>
        </w:rPr>
        <w:t>indicated that branches of the pancreatic duct were within the tumo</w:t>
      </w:r>
      <w:r w:rsidR="00A663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u</w:t>
      </w:r>
      <w:r w:rsidR="00F2194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r. </w:t>
      </w:r>
      <w:r w:rsidR="00F17072" w:rsidRPr="002A010B">
        <w:rPr>
          <w:rFonts w:ascii="Book Antiqua" w:hAnsi="Book Antiqua" w:cs="Times New Roman"/>
          <w:color w:val="000000" w:themeColor="text1"/>
          <w:sz w:val="24"/>
          <w:szCs w:val="24"/>
        </w:rPr>
        <w:t>T</w:t>
      </w:r>
      <w:r w:rsidR="006A6C3D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king </w:t>
      </w:r>
      <w:r w:rsidR="008678C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to consideration </w:t>
      </w:r>
      <w:r w:rsidR="00F17072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6A6C3D" w:rsidRPr="002A010B">
        <w:rPr>
          <w:rFonts w:ascii="Book Antiqua" w:hAnsi="Book Antiqua" w:cs="Times New Roman"/>
          <w:color w:val="000000" w:themeColor="text1"/>
          <w:sz w:val="24"/>
          <w:szCs w:val="24"/>
        </w:rPr>
        <w:t>tumo</w:t>
      </w:r>
      <w:r w:rsidR="00A663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u</w:t>
      </w:r>
      <w:r w:rsidR="006A6C3D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r location and </w:t>
      </w:r>
      <w:r w:rsidR="000C7AF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ncreatic ducts </w:t>
      </w:r>
      <w:r w:rsidR="008678C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maining </w:t>
      </w:r>
      <w:r w:rsidR="00F21945" w:rsidRPr="002A010B">
        <w:rPr>
          <w:rFonts w:ascii="Book Antiqua" w:hAnsi="Book Antiqua" w:cs="Times New Roman"/>
          <w:color w:val="000000" w:themeColor="text1"/>
          <w:sz w:val="24"/>
          <w:szCs w:val="24"/>
        </w:rPr>
        <w:t>with</w:t>
      </w:r>
      <w:r w:rsidR="000C7AF5" w:rsidRPr="002A010B">
        <w:rPr>
          <w:rFonts w:ascii="Book Antiqua" w:hAnsi="Book Antiqua" w:cs="Times New Roman"/>
          <w:color w:val="000000" w:themeColor="text1"/>
          <w:sz w:val="24"/>
          <w:szCs w:val="24"/>
        </w:rPr>
        <w:t>in the tumo</w:t>
      </w:r>
      <w:r w:rsidR="00A663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u</w:t>
      </w:r>
      <w:r w:rsidR="000C7AF5" w:rsidRPr="002A010B">
        <w:rPr>
          <w:rFonts w:ascii="Book Antiqua" w:hAnsi="Book Antiqua" w:cs="Times New Roman"/>
          <w:color w:val="000000" w:themeColor="text1"/>
          <w:sz w:val="24"/>
          <w:szCs w:val="24"/>
        </w:rPr>
        <w:t>r</w:t>
      </w:r>
      <w:r w:rsidR="008678C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e </w:t>
      </w:r>
      <w:r w:rsidR="00F17072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ferred that </w:t>
      </w:r>
      <w:r w:rsidR="000C7AF5" w:rsidRPr="002A010B">
        <w:rPr>
          <w:rFonts w:ascii="Book Antiqua" w:hAnsi="Book Antiqua" w:cs="Times New Roman"/>
          <w:color w:val="000000" w:themeColor="text1"/>
          <w:sz w:val="24"/>
          <w:szCs w:val="24"/>
        </w:rPr>
        <w:t>the tumo</w:t>
      </w:r>
      <w:r w:rsidR="00A663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u</w:t>
      </w:r>
      <w:r w:rsidR="000C7AF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r </w:t>
      </w:r>
      <w:r w:rsidR="00B75926" w:rsidRPr="002A010B">
        <w:rPr>
          <w:rFonts w:ascii="Book Antiqua" w:hAnsi="Book Antiqua" w:cs="Times New Roman"/>
          <w:color w:val="000000" w:themeColor="text1"/>
          <w:sz w:val="24"/>
          <w:szCs w:val="24"/>
        </w:rPr>
        <w:t>arose</w:t>
      </w:r>
      <w:r w:rsidR="000C7AF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F6DD4" w:rsidRPr="002A010B">
        <w:rPr>
          <w:rFonts w:ascii="Book Antiqua" w:hAnsi="Book Antiqua" w:cs="Times New Roman"/>
          <w:color w:val="000000" w:themeColor="text1"/>
          <w:sz w:val="24"/>
          <w:szCs w:val="24"/>
        </w:rPr>
        <w:t>from</w:t>
      </w:r>
      <w:r w:rsidR="000C7AF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pancreas.</w:t>
      </w:r>
      <w:r w:rsidR="006A6C3D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668DA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On the basis of these pathological findings, a diagnosis of </w:t>
      </w:r>
      <w:r w:rsidR="000C7AF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ncreatic </w:t>
      </w:r>
      <w:proofErr w:type="spellStart"/>
      <w:r w:rsidR="000C7AF5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proofErr w:type="spellEnd"/>
      <w:r w:rsidR="00C668DA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as established.</w:t>
      </w:r>
      <w:r w:rsidR="00E5255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patient was followed for more than one year after surgery, but no recurrence was confirmed.</w:t>
      </w:r>
    </w:p>
    <w:p w14:paraId="6F3061A1" w14:textId="77777777" w:rsidR="003655B4" w:rsidRPr="002A010B" w:rsidRDefault="003655B4" w:rsidP="00D41035">
      <w:pPr>
        <w:spacing w:line="48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3BE4149B" w14:textId="77777777" w:rsidR="00A46A2E" w:rsidRPr="002A010B" w:rsidRDefault="00A04346" w:rsidP="00D41035">
      <w:pPr>
        <w:spacing w:line="480" w:lineRule="auto"/>
        <w:rPr>
          <w:rFonts w:ascii="Book Antiqua" w:eastAsia="宋体" w:hAnsi="Book Antiqua" w:cs="Times New Roman"/>
          <w:b/>
          <w:caps/>
          <w:color w:val="000000" w:themeColor="text1"/>
          <w:sz w:val="24"/>
          <w:szCs w:val="24"/>
          <w:lang w:eastAsia="zh-CN"/>
        </w:rPr>
      </w:pPr>
      <w:r w:rsidRPr="002A010B"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  <w:t>Discussion</w:t>
      </w:r>
    </w:p>
    <w:p w14:paraId="04DD1560" w14:textId="79C06888" w:rsidR="00433CC6" w:rsidRPr="002A010B" w:rsidRDefault="00EC5CA1" w:rsidP="00D41035">
      <w:pPr>
        <w:spacing w:line="480" w:lineRule="auto"/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ncreatic </w:t>
      </w:r>
      <w:proofErr w:type="spellStart"/>
      <w:r w:rsidR="00CD3B81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r w:rsidR="00C04478" w:rsidRPr="002A010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C0447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re</w:t>
      </w:r>
      <w:r w:rsidR="00CD3B8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radiologically similar</w:t>
      </w:r>
      <w:r w:rsidR="0089515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</w:t>
      </w:r>
      <w:proofErr w:type="spellStart"/>
      <w:r w:rsidR="00895159" w:rsidRPr="002A010B">
        <w:rPr>
          <w:rFonts w:ascii="Book Antiqua" w:hAnsi="Book Antiqua" w:cs="Times New Roman"/>
          <w:color w:val="000000" w:themeColor="text1"/>
          <w:sz w:val="24"/>
          <w:szCs w:val="24"/>
        </w:rPr>
        <w:t>pNET</w:t>
      </w:r>
      <w:r w:rsidR="00C04478" w:rsidRPr="002A010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5B4AA6">
        <w:fldChar w:fldCharType="begin"/>
      </w:r>
      <w:r w:rsidR="005B4AA6">
        <w:instrText xml:space="preserve"> HYPERLINK \l "_ENREF_3" \o "Hayashi, 2013 #344" </w:instrText>
      </w:r>
      <w:r w:rsidR="005B4AA6">
        <w:fldChar w:fldCharType="separate"/>
      </w:r>
      <w:r w:rsidR="005B4AA6">
        <w:fldChar w:fldCharType="end"/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793ABF" w:rsidRPr="002A010B">
        <w:rPr>
          <w:rFonts w:ascii="Book Antiqua" w:hAnsi="Book Antiqua" w:cs="Times New Roman"/>
          <w:color w:val="000000" w:themeColor="text1"/>
          <w:sz w:val="24"/>
          <w:szCs w:val="24"/>
        </w:rPr>
        <w:t>In fact,</w:t>
      </w:r>
      <w:r w:rsidR="00240CC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240B8" w:rsidRPr="002A010B">
        <w:rPr>
          <w:rFonts w:ascii="Book Antiqua" w:hAnsi="Book Antiqua" w:cs="Times New Roman"/>
          <w:color w:val="000000" w:themeColor="text1"/>
          <w:sz w:val="24"/>
          <w:szCs w:val="24"/>
        </w:rPr>
        <w:t>the case reported here and six</w:t>
      </w:r>
      <w:r w:rsidR="00240CC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the </w:t>
      </w:r>
      <w:r w:rsidR="00C82E32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24 </w:t>
      </w:r>
      <w:r w:rsidR="00402BF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other </w:t>
      </w:r>
      <w:r w:rsidR="00B673A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ses </w:t>
      </w:r>
      <w:r w:rsidR="00CF6DD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ported </w:t>
      </w:r>
      <w:r w:rsidR="00B673A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the literature </w:t>
      </w:r>
      <w:r w:rsidR="0016279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re </w:t>
      </w:r>
      <w:r w:rsidR="00C211B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eoperatively </w:t>
      </w:r>
      <w:r w:rsidR="0016279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misdiagnosed as </w:t>
      </w:r>
      <w:proofErr w:type="spellStart"/>
      <w:proofErr w:type="gramStart"/>
      <w:r w:rsidR="00C16634" w:rsidRPr="002A010B">
        <w:rPr>
          <w:rFonts w:ascii="Book Antiqua" w:hAnsi="Book Antiqua" w:cs="Times New Roman"/>
          <w:color w:val="000000" w:themeColor="text1"/>
          <w:sz w:val="24"/>
          <w:szCs w:val="24"/>
        </w:rPr>
        <w:t>pNET</w:t>
      </w:r>
      <w:r w:rsidR="00B673A5" w:rsidRPr="002A010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proofErr w:type="gramEnd"/>
      <w:r w:rsidR="00CA0BD2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YWx0aG91c2U8L0F1dGhvcj48WWVhcj4xOTkyPC9ZZWFy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</w:fldData>
        </w:fldChar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YWx0aG91c2U8L0F1dGhvcj48WWVhcj4xOTkyPC9ZZWFy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</w:fldData>
        </w:fldChar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A0BD2" w:rsidRPr="002A010B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A0BD2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F0DD8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" w:tooltip="Tsukada, 2008 #338" w:history="1">
        <w:r w:rsidR="00842C2C" w:rsidRPr="002A010B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</w:t>
        </w:r>
      </w:hyperlink>
      <w:r w:rsidR="00A46A2E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8" w:tooltip="Malthouse, 1992 #364" w:history="1">
        <w:r w:rsidR="00842C2C" w:rsidRPr="002A010B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8-12</w:t>
        </w:r>
      </w:hyperlink>
      <w:r w:rsidR="009F0DD8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CA0BD2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A0BD2" w:rsidRPr="002A010B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C211B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2194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tunately, no complications occurred </w:t>
      </w:r>
      <w:r w:rsidR="00C04478" w:rsidRPr="002A010B">
        <w:rPr>
          <w:rFonts w:ascii="Book Antiqua" w:hAnsi="Book Antiqua" w:cs="Times New Roman"/>
          <w:color w:val="000000" w:themeColor="text1"/>
          <w:sz w:val="24"/>
          <w:szCs w:val="24"/>
        </w:rPr>
        <w:t>during</w:t>
      </w:r>
      <w:r w:rsidR="00F2194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preoperative examinations </w:t>
      </w:r>
      <w:r w:rsidR="00FD7CAA" w:rsidRPr="002A010B">
        <w:rPr>
          <w:rFonts w:ascii="Book Antiqua" w:hAnsi="Book Antiqua" w:cs="Times New Roman"/>
          <w:color w:val="000000" w:themeColor="text1"/>
          <w:sz w:val="24"/>
          <w:szCs w:val="24"/>
        </w:rPr>
        <w:t>or</w:t>
      </w:r>
      <w:r w:rsidR="00F2194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rgical procedures</w:t>
      </w:r>
      <w:r w:rsidR="00C0447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e present case</w:t>
      </w:r>
      <w:r w:rsidR="007A46DD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F21945" w:rsidRPr="002A010B">
        <w:rPr>
          <w:rFonts w:ascii="Book Antiqua" w:hAnsi="Book Antiqua" w:cs="Times New Roman"/>
          <w:color w:val="000000" w:themeColor="text1"/>
          <w:sz w:val="24"/>
          <w:szCs w:val="24"/>
        </w:rPr>
        <w:t>However, i</w:t>
      </w:r>
      <w:r w:rsidR="00895159" w:rsidRPr="002A010B">
        <w:rPr>
          <w:rFonts w:ascii="Book Antiqua" w:hAnsi="Book Antiqua" w:cs="Times New Roman"/>
          <w:color w:val="000000" w:themeColor="text1"/>
          <w:sz w:val="24"/>
          <w:szCs w:val="24"/>
        </w:rPr>
        <w:t>nvasive examination</w:t>
      </w:r>
      <w:r w:rsidR="00B75926" w:rsidRPr="002A010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89515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B75926" w:rsidRPr="002A010B">
        <w:rPr>
          <w:rFonts w:ascii="Book Antiqua" w:hAnsi="Book Antiqua" w:cs="Times New Roman"/>
          <w:color w:val="000000" w:themeColor="text1"/>
          <w:sz w:val="24"/>
          <w:szCs w:val="24"/>
        </w:rPr>
        <w:t>surgery</w:t>
      </w:r>
      <w:r w:rsidR="0089515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proofErr w:type="spellStart"/>
      <w:r w:rsidR="00895159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r w:rsidR="00B673A5" w:rsidRPr="002A010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spellEnd"/>
      <w:r w:rsidR="0089515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75926" w:rsidRPr="002A010B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carry</w:t>
      </w:r>
      <w:r w:rsidR="0089515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D7CAA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89515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tential risk </w:t>
      </w:r>
      <w:r w:rsidR="00B75926" w:rsidRPr="002A010B">
        <w:rPr>
          <w:rFonts w:ascii="Book Antiqua" w:hAnsi="Book Antiqua" w:cs="Times New Roman"/>
          <w:color w:val="000000" w:themeColor="text1"/>
          <w:sz w:val="24"/>
          <w:szCs w:val="24"/>
        </w:rPr>
        <w:t>of</w:t>
      </w:r>
      <w:r w:rsidR="0089515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tastrophic complicat</w:t>
      </w:r>
      <w:r w:rsidR="00B75926" w:rsidRPr="002A010B">
        <w:rPr>
          <w:rFonts w:ascii="Book Antiqua" w:hAnsi="Book Antiqua" w:cs="Times New Roman"/>
          <w:color w:val="000000" w:themeColor="text1"/>
          <w:sz w:val="24"/>
          <w:szCs w:val="24"/>
        </w:rPr>
        <w:t>ions due to unexpected release of</w:t>
      </w:r>
      <w:r w:rsidR="0089515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arge quantities of </w:t>
      </w:r>
      <w:proofErr w:type="spellStart"/>
      <w:r w:rsidR="00895159" w:rsidRPr="002A010B">
        <w:rPr>
          <w:rFonts w:ascii="Book Antiqua" w:hAnsi="Book Antiqua" w:cs="Times New Roman"/>
          <w:color w:val="000000" w:themeColor="text1"/>
          <w:sz w:val="24"/>
          <w:szCs w:val="24"/>
        </w:rPr>
        <w:t>catecholamines</w:t>
      </w:r>
      <w:proofErr w:type="spellEnd"/>
      <w:r w:rsidR="00402BF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For example, </w:t>
      </w:r>
      <w:r w:rsidR="004909CE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patient </w:t>
      </w:r>
      <w:r w:rsidR="00B7592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th pancreatic </w:t>
      </w:r>
      <w:proofErr w:type="spellStart"/>
      <w:r w:rsidR="00B75926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proofErr w:type="spellEnd"/>
      <w:r w:rsidR="00402BF4" w:rsidRPr="002A010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B7592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ho</w:t>
      </w:r>
      <w:r w:rsidR="0089515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02BF4" w:rsidRPr="002A010B">
        <w:rPr>
          <w:rFonts w:ascii="Book Antiqua" w:hAnsi="Book Antiqua" w:cs="Times New Roman"/>
          <w:color w:val="000000" w:themeColor="text1"/>
          <w:sz w:val="24"/>
          <w:szCs w:val="24"/>
        </w:rPr>
        <w:t>was misdiagnosed</w:t>
      </w:r>
      <w:r w:rsidR="00B7592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eoperative</w:t>
      </w:r>
      <w:r w:rsidR="00402BF4" w:rsidRPr="002A010B">
        <w:rPr>
          <w:rFonts w:ascii="Book Antiqua" w:hAnsi="Book Antiqua" w:cs="Times New Roman"/>
          <w:color w:val="000000" w:themeColor="text1"/>
          <w:sz w:val="24"/>
          <w:szCs w:val="24"/>
        </w:rPr>
        <w:t>ly</w:t>
      </w:r>
      <w:r w:rsidR="00B7592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02BF4" w:rsidRPr="002A010B">
        <w:rPr>
          <w:rFonts w:ascii="Book Antiqua" w:hAnsi="Book Antiqua" w:cs="Times New Roman"/>
          <w:color w:val="000000" w:themeColor="text1"/>
          <w:sz w:val="24"/>
          <w:szCs w:val="24"/>
        </w:rPr>
        <w:t>as having</w:t>
      </w:r>
      <w:r w:rsidR="0089515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ncreatic cancer</w:t>
      </w:r>
      <w:r w:rsidR="00402BF4" w:rsidRPr="002A010B">
        <w:rPr>
          <w:rFonts w:ascii="Book Antiqua" w:hAnsi="Book Antiqua" w:cs="Times New Roman"/>
          <w:color w:val="000000" w:themeColor="text1"/>
          <w:sz w:val="24"/>
          <w:szCs w:val="24"/>
        </w:rPr>
        <w:t>, died 34 h after surgery</w:t>
      </w:r>
      <w:r w:rsidR="00EB67A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ecause of unanticipated catecholamine release</w:t>
      </w:r>
      <w:r w:rsidR="007E473F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7E473F" w:rsidRPr="002A010B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Wang&lt;/Author&gt;&lt;Year&gt;2012&lt;/Year&gt;&lt;RecNum&gt;343&lt;/RecNum&gt;&lt;DisplayText&gt;&lt;style face="superscript"&gt;[17]&lt;/style&gt;&lt;/DisplayText&gt;&lt;record&gt;&lt;rec-number&gt;343&lt;/rec-number&gt;&lt;foreign-keys&gt;&lt;key app="EN" db-id="p0z5tf0a5p0a5lefstmxvd2yw0est0t9rvv9"&gt;343&lt;/key&gt;&lt;/foreign-keys&gt;&lt;ref-type name="Journal Article"&gt;17&lt;/ref-type&gt;&lt;contributors&gt;&lt;authors&gt;&lt;author&gt;Wang, Z. L.&lt;/author&gt;&lt;author&gt;Fu, L.&lt;/author&gt;&lt;author&gt;Zhang, Y.&lt;/author&gt;&lt;author&gt;Babu, S. R.&lt;/author&gt;&lt;author&gt;Tian, B.&lt;/author&gt;&lt;/authors&gt;&lt;/contributors&gt;&lt;titles&gt;&lt;title&gt;An asymptomatic pheochromocytoma originating from the tail of the pancreas&lt;/title&gt;&lt;secondary-title&gt;Pancreas&lt;/secondary-title&gt;&lt;alt-title&gt;Pancreas&lt;/alt-title&gt;&lt;/titles&gt;&lt;periodical&gt;&lt;full-title&gt;Pancreas&lt;/full-title&gt;&lt;abbr-1&gt;Pancreas&lt;/abbr-1&gt;&lt;/periodical&gt;&lt;alt-periodical&gt;&lt;full-title&gt;Pancreas&lt;/full-title&gt;&lt;abbr-1&gt;Pancreas&lt;/abbr-1&gt;&lt;/alt-periodical&gt;&lt;pages&gt;165-7&lt;/pages&gt;&lt;volume&gt;41&lt;/volume&gt;&lt;number&gt;1&lt;/number&gt;&lt;edition&gt;2011/12/17&lt;/edition&gt;&lt;keywords&gt;&lt;keyword&gt;Adult&lt;/keyword&gt;&lt;keyword&gt;Diagnosis, Differential&lt;/keyword&gt;&lt;keyword&gt;Fatal Outcome&lt;/keyword&gt;&lt;keyword&gt;Female&lt;/keyword&gt;&lt;keyword&gt;Humans&lt;/keyword&gt;&lt;keyword&gt;Incidental Findings&lt;/keyword&gt;&lt;keyword&gt;Pancreas/*pathology/surgery&lt;/keyword&gt;&lt;keyword&gt;Pancreatic Neoplasms/*diagnosis/surgery&lt;/keyword&gt;&lt;keyword&gt;Pheochromocytoma/*diagnosis/surgery&lt;/keyword&gt;&lt;/keywords&gt;&lt;dates&gt;&lt;year&gt;2012&lt;/year&gt;&lt;pub-dates&gt;&lt;date&gt;Jan&lt;/date&gt;&lt;/pub-dates&gt;&lt;/dates&gt;&lt;isbn&gt;1536-4828 (Electronic)&amp;#xD;0885-3177 (Linking)&lt;/isbn&gt;&lt;accession-num&gt;22173833&lt;/accession-num&gt;&lt;work-type&gt;Case Reports&amp;#xD;Letter&lt;/work-type&gt;&lt;urls&gt;&lt;related-urls&gt;&lt;url&gt;http://www.ncbi.nlm.nih.gov/pubmed/22173833&lt;/url&gt;&lt;/related-urls&gt;&lt;/urls&gt;&lt;electronic-resource-num&gt;10.1097/MPA.0b013e31822362d0&lt;/electronic-resource-num&gt;&lt;language&gt;eng&lt;/language&gt;&lt;/record&gt;&lt;/Cite&gt;&lt;/EndNote&gt;</w:instrText>
      </w:r>
      <w:r w:rsidR="007E473F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7E473F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7" w:tooltip="Wang, 2012 #343" w:history="1">
        <w:r w:rsidR="007E473F" w:rsidRPr="002A010B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7</w:t>
        </w:r>
      </w:hyperlink>
      <w:r w:rsidR="007E473F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7E473F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B75926" w:rsidRPr="002A010B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C0201C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A46DD" w:rsidRPr="002A010B">
        <w:rPr>
          <w:rFonts w:ascii="Book Antiqua" w:hAnsi="Book Antiqua" w:cs="Times New Roman"/>
          <w:color w:val="000000" w:themeColor="text1"/>
          <w:sz w:val="24"/>
          <w:szCs w:val="24"/>
        </w:rPr>
        <w:t>The u</w:t>
      </w:r>
      <w:r w:rsidR="00A23002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se of </w:t>
      </w:r>
      <w:r w:rsidR="00C0201C" w:rsidRPr="002A010B">
        <w:rPr>
          <w:rFonts w:ascii="Book Antiqua" w:hAnsi="Book Antiqua" w:cs="Times New Roman"/>
          <w:color w:val="000000" w:themeColor="text1"/>
          <w:sz w:val="24"/>
          <w:szCs w:val="24"/>
        </w:rPr>
        <w:t>EUS-</w:t>
      </w:r>
      <w:r w:rsidR="004909CE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guided </w:t>
      </w:r>
      <w:r w:rsidR="00C0201C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FNA without preparations </w:t>
      </w:r>
      <w:r w:rsidR="00B7592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gainst catecholamine release </w:t>
      </w:r>
      <w:r w:rsidR="00C0201C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uld also </w:t>
      </w:r>
      <w:r w:rsidR="00B7592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be </w:t>
      </w:r>
      <w:r w:rsidR="00C0201C" w:rsidRPr="002A010B">
        <w:rPr>
          <w:rFonts w:ascii="Book Antiqua" w:hAnsi="Book Antiqua" w:cs="Times New Roman"/>
          <w:color w:val="000000" w:themeColor="text1"/>
          <w:sz w:val="24"/>
          <w:szCs w:val="24"/>
        </w:rPr>
        <w:t>dangerous</w:t>
      </w:r>
      <w:r w:rsidR="0089515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A23002" w:rsidRPr="002A010B">
        <w:rPr>
          <w:rFonts w:ascii="Book Antiqua" w:hAnsi="Book Antiqua" w:cs="Times New Roman"/>
          <w:color w:val="000000" w:themeColor="text1"/>
          <w:sz w:val="24"/>
          <w:szCs w:val="24"/>
        </w:rPr>
        <w:t>These dangers highlight the importance of</w:t>
      </w:r>
      <w:r w:rsidR="0089515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 accurate diagnosis of pancreatic </w:t>
      </w:r>
      <w:proofErr w:type="spellStart"/>
      <w:r w:rsidR="00895159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proofErr w:type="spellEnd"/>
      <w:r w:rsidR="0089515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</w:p>
    <w:p w14:paraId="3C05FA76" w14:textId="3F18EA16" w:rsidR="002F72EE" w:rsidRPr="002A010B" w:rsidRDefault="00433CC6" w:rsidP="00D41035">
      <w:pPr>
        <w:spacing w:line="48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eoperative imaging </w:t>
      </w:r>
      <w:r w:rsidR="00FD7CAA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may provide guidance 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 an accurate diagnosis. </w:t>
      </w:r>
      <w:r w:rsidR="002135BD" w:rsidRPr="002A010B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8678C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as </w:t>
      </w:r>
      <w:r w:rsidR="00B7592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signal flow void </w:t>
      </w:r>
      <w:r w:rsidR="002135BD" w:rsidRPr="002A010B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B75926" w:rsidRPr="002A010B">
        <w:rPr>
          <w:rFonts w:ascii="Book Antiqua" w:hAnsi="Book Antiqua" w:cs="Times New Roman"/>
          <w:color w:val="000000" w:themeColor="text1"/>
          <w:sz w:val="24"/>
          <w:szCs w:val="24"/>
        </w:rPr>
        <w:t>referred to as</w:t>
      </w:r>
      <w:r w:rsidR="00C211B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678C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E327EF" w:rsidRPr="002A010B">
        <w:rPr>
          <w:rFonts w:ascii="Book Antiqua" w:hAnsi="Book Antiqua" w:cs="Times New Roman"/>
          <w:color w:val="000000" w:themeColor="text1"/>
          <w:sz w:val="24"/>
          <w:szCs w:val="24"/>
        </w:rPr>
        <w:t>“salt and pepper”</w:t>
      </w:r>
      <w:r w:rsidR="00C211B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tern</w:t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Wieneke&lt;/Author&gt;&lt;Year&gt;2009&lt;/Year&gt;&lt;RecNum&gt;341&lt;/RecNum&gt;&lt;DisplayText&gt;&lt;style face="superscript"&gt;[21]&lt;/style&gt;&lt;/DisplayText&gt;&lt;record&gt;&lt;rec-number&gt;341&lt;/rec-number&gt;&lt;foreign-keys&gt;&lt;key app="EN" db-id="p0z5tf0a5p0a5lefstmxvd2yw0est0t9rvv9"&gt;341&lt;/key&gt;&lt;/foreign-keys&gt;&lt;ref-type name="Journal Article"&gt;17&lt;/ref-type&gt;&lt;contributors&gt;&lt;authors&gt;&lt;author&gt;Wieneke, J. A.&lt;/author&gt;&lt;author&gt;Smith, A.&lt;/author&gt;&lt;/authors&gt;&lt;/contributors&gt;&lt;auth-address&gt;Armed Forces Institute of Pathology, N.W., Washington, DC 20306-6000, USA. wienekej@afip.osd.mil &amp;lt;wienekej@afip.osd.mil&amp;gt;&lt;/auth-address&gt;&lt;titles&gt;&lt;title&gt;Paraganglioma: carotid body tumor&lt;/title&gt;&lt;secondary-title&gt;Head Neck Pathol&lt;/secondary-title&gt;&lt;alt-title&gt;Head and neck pathology&lt;/alt-title&gt;&lt;/titles&gt;&lt;periodical&gt;&lt;full-title&gt;Head Neck Pathol&lt;/full-title&gt;&lt;abbr-1&gt;Head and neck pathology&lt;/abbr-1&gt;&lt;/periodical&gt;&lt;alt-periodical&gt;&lt;full-title&gt;Head Neck Pathol&lt;/full-title&gt;&lt;abbr-1&gt;Head and neck pathology&lt;/abbr-1&gt;&lt;/alt-periodical&gt;&lt;pages&gt;303-6&lt;/pages&gt;&lt;volume&gt;3&lt;/volume&gt;&lt;number&gt;4&lt;/number&gt;&lt;edition&gt;2009/12/18&lt;/edition&gt;&lt;keywords&gt;&lt;keyword&gt;Carotid Body Tumor/*pathology/surgery&lt;/keyword&gt;&lt;keyword&gt;Head and Neck Neoplasms/*pathology/surgery&lt;/keyword&gt;&lt;keyword&gt;Humans&lt;/keyword&gt;&lt;/keywords&gt;&lt;dates&gt;&lt;year&gt;2009&lt;/year&gt;&lt;pub-dates&gt;&lt;date&gt;Dec&lt;/date&gt;&lt;/pub-dates&gt;&lt;/dates&gt;&lt;isbn&gt;1936-0568 (Electronic)&lt;/isbn&gt;&lt;accession-num&gt;20016787&lt;/accession-num&gt;&lt;work-type&gt;Review&lt;/work-type&gt;&lt;urls&gt;&lt;related-urls&gt;&lt;url&gt;http://www.ncbi.nlm.nih.gov/pubmed/20016787&lt;/url&gt;&lt;/related-urls&gt;&lt;/urls&gt;&lt;custom2&gt;2791477&lt;/custom2&gt;&lt;electronic-resource-num&gt;10.1007/s12105-009-0130-5&lt;/electronic-resource-num&gt;&lt;language&gt;eng&lt;/language&gt;&lt;/record&gt;&lt;/Cite&gt;&lt;/EndNote&gt;</w:instrText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F0DD8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1" w:tooltip="Wieneke, 2009 #341" w:history="1">
        <w:r w:rsidR="00842C2C" w:rsidRPr="002A010B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1</w:t>
        </w:r>
      </w:hyperlink>
      <w:r w:rsidR="009F0DD8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2135BD" w:rsidRPr="002A010B">
        <w:rPr>
          <w:rFonts w:ascii="Book Antiqua" w:hAnsi="Book Antiqua" w:cs="Times New Roman"/>
          <w:color w:val="000000" w:themeColor="text1"/>
          <w:sz w:val="24"/>
          <w:szCs w:val="24"/>
        </w:rPr>
        <w:t>) are often observed on M</w:t>
      </w:r>
      <w:r w:rsidR="00360629" w:rsidRPr="002A010B">
        <w:rPr>
          <w:rFonts w:ascii="Book Antiqua" w:hAnsi="Book Antiqua" w:cs="Times New Roman"/>
          <w:color w:val="000000" w:themeColor="text1"/>
          <w:sz w:val="24"/>
          <w:szCs w:val="24"/>
        </w:rPr>
        <w:t>RIs of</w:t>
      </w:r>
      <w:r w:rsidR="002135BD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D7CAA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highly vascularized </w:t>
      </w:r>
      <w:proofErr w:type="spellStart"/>
      <w:r w:rsidR="002135BD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s</w:t>
      </w:r>
      <w:proofErr w:type="spellEnd"/>
      <w:r w:rsidR="004C426F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Additionally, </w:t>
      </w:r>
      <w:r w:rsidR="00C211B1" w:rsidRPr="002A010B">
        <w:rPr>
          <w:rFonts w:ascii="Book Antiqua" w:hAnsi="Book Antiqua" w:cs="Times New Roman"/>
          <w:color w:val="000000" w:themeColor="text1"/>
          <w:sz w:val="24"/>
          <w:szCs w:val="24"/>
        </w:rPr>
        <w:t>enlarge</w:t>
      </w:r>
      <w:r w:rsidR="00621B67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d </w:t>
      </w:r>
      <w:r w:rsidR="00EC5CA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feeding arteries and early </w:t>
      </w:r>
      <w:r w:rsidR="004C426F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trast filling of the </w:t>
      </w:r>
      <w:r w:rsidR="00EC5CA1" w:rsidRPr="002A010B">
        <w:rPr>
          <w:rFonts w:ascii="Book Antiqua" w:hAnsi="Book Antiqua" w:cs="Times New Roman"/>
          <w:color w:val="000000" w:themeColor="text1"/>
          <w:sz w:val="24"/>
          <w:szCs w:val="24"/>
        </w:rPr>
        <w:t>draining veins</w:t>
      </w:r>
      <w:r w:rsidR="009A479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60629" w:rsidRPr="002A010B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CF6DD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C426F" w:rsidRPr="002A010B">
        <w:rPr>
          <w:rFonts w:ascii="Book Antiqua" w:hAnsi="Book Antiqua" w:cs="Times New Roman"/>
          <w:color w:val="000000" w:themeColor="text1"/>
          <w:sz w:val="24"/>
          <w:szCs w:val="24"/>
        </w:rPr>
        <w:t>observed on dynamic CT</w:t>
      </w:r>
      <w:r w:rsidR="0036062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mages</w:t>
      </w:r>
      <w:r w:rsidR="00EC5CA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B75926" w:rsidRPr="002A010B">
        <w:rPr>
          <w:rFonts w:ascii="Book Antiqua" w:hAnsi="Book Antiqua" w:cs="Times New Roman"/>
          <w:color w:val="000000" w:themeColor="text1"/>
          <w:sz w:val="24"/>
          <w:szCs w:val="24"/>
        </w:rPr>
        <w:t>T</w:t>
      </w:r>
      <w:r w:rsidR="000C7AF5" w:rsidRPr="002A010B">
        <w:rPr>
          <w:rFonts w:ascii="Book Antiqua" w:hAnsi="Book Antiqua" w:cs="Times New Roman"/>
          <w:color w:val="000000" w:themeColor="text1"/>
          <w:sz w:val="24"/>
          <w:szCs w:val="24"/>
        </w:rPr>
        <w:t>his feature of draining veins</w:t>
      </w:r>
      <w:r w:rsidR="004C426F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7592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s been reported to be useful in </w:t>
      </w:r>
      <w:r w:rsidR="00C1663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stinguishing pancreatic </w:t>
      </w:r>
      <w:proofErr w:type="spellStart"/>
      <w:r w:rsidR="00C16634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proofErr w:type="spellEnd"/>
      <w:r w:rsidR="00C1663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rom</w:t>
      </w:r>
      <w:r w:rsidR="004C426F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 w:rsidR="004C426F" w:rsidRPr="002A010B">
        <w:rPr>
          <w:rFonts w:ascii="Book Antiqua" w:hAnsi="Book Antiqua" w:cs="Times New Roman"/>
          <w:color w:val="000000" w:themeColor="text1"/>
          <w:sz w:val="24"/>
          <w:szCs w:val="24"/>
        </w:rPr>
        <w:t>pNET</w:t>
      </w:r>
      <w:proofErr w:type="spellEnd"/>
      <w:proofErr w:type="gramEnd"/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aW08L0F1dGhvcj48WWVhcj4yMDA4PC9ZZWFyPjxSZWNO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</w:fldData>
        </w:fldChar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aW08L0F1dGhvcj48WWVhcj4yMDA4PC9ZZWFyPjxSZWNO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</w:fldData>
        </w:fldChar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F0DD8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2" w:tooltip="Kim, 2008 #339" w:history="1">
        <w:r w:rsidR="00842C2C" w:rsidRPr="002A010B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2</w:t>
        </w:r>
      </w:hyperlink>
      <w:r w:rsidR="009F0DD8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240CC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C7AF5" w:rsidRPr="002A010B">
        <w:rPr>
          <w:rFonts w:ascii="Book Antiqua" w:hAnsi="Book Antiqua" w:cs="Times New Roman"/>
          <w:color w:val="000000" w:themeColor="text1"/>
          <w:sz w:val="24"/>
          <w:szCs w:val="24"/>
        </w:rPr>
        <w:t>In the present case, the draining v</w:t>
      </w:r>
      <w:r w:rsidR="00B75926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ein was confirmed </w:t>
      </w:r>
      <w:r w:rsidR="008678C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by </w:t>
      </w:r>
      <w:r w:rsidR="00B75926" w:rsidRPr="002A010B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EB7BD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ynamic CT, but </w:t>
      </w:r>
      <w:r w:rsidR="00982F22" w:rsidRPr="002A010B">
        <w:rPr>
          <w:rFonts w:ascii="Book Antiqua" w:hAnsi="Book Antiqua" w:cs="Times New Roman"/>
          <w:color w:val="000000" w:themeColor="text1"/>
          <w:sz w:val="24"/>
          <w:szCs w:val="24"/>
        </w:rPr>
        <w:t>“</w:t>
      </w:r>
      <w:r w:rsidR="00EB7BD5" w:rsidRPr="002A010B">
        <w:rPr>
          <w:rFonts w:ascii="Book Antiqua" w:hAnsi="Book Antiqua" w:cs="Times New Roman"/>
          <w:color w:val="000000" w:themeColor="text1"/>
          <w:sz w:val="24"/>
          <w:szCs w:val="24"/>
        </w:rPr>
        <w:t>salt and pepper</w:t>
      </w:r>
      <w:r w:rsidR="00982F22" w:rsidRPr="002A010B">
        <w:rPr>
          <w:rFonts w:ascii="Book Antiqua" w:hAnsi="Book Antiqua" w:cs="Times New Roman"/>
          <w:color w:val="000000" w:themeColor="text1"/>
          <w:sz w:val="24"/>
          <w:szCs w:val="24"/>
        </w:rPr>
        <w:t>”</w:t>
      </w:r>
      <w:r w:rsidR="00EB7BD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tern was </w:t>
      </w:r>
      <w:r w:rsidR="00982F22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absent on </w:t>
      </w:r>
      <w:r w:rsidR="008678C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982F22" w:rsidRPr="002A010B">
        <w:rPr>
          <w:rFonts w:ascii="Book Antiqua" w:hAnsi="Book Antiqua" w:cs="Times New Roman"/>
          <w:color w:val="000000" w:themeColor="text1"/>
          <w:sz w:val="24"/>
          <w:szCs w:val="24"/>
        </w:rPr>
        <w:t>MRI.</w:t>
      </w:r>
      <w:r w:rsidR="00EB7BD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6062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="001C31D5" w:rsidRPr="002A010B">
        <w:rPr>
          <w:rFonts w:ascii="Book Antiqua" w:hAnsi="Book Antiqua" w:cs="Times New Roman"/>
          <w:color w:val="000000" w:themeColor="text1"/>
          <w:sz w:val="24"/>
          <w:szCs w:val="24"/>
        </w:rPr>
        <w:t>the 24 other cases</w:t>
      </w:r>
      <w:r w:rsidR="009C0F8F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F240B8" w:rsidRPr="002A010B">
        <w:rPr>
          <w:rFonts w:ascii="Book Antiqua" w:hAnsi="Book Antiqua" w:cs="Times New Roman"/>
          <w:color w:val="000000" w:themeColor="text1"/>
          <w:sz w:val="24"/>
          <w:szCs w:val="24"/>
        </w:rPr>
        <w:t>Table</w:t>
      </w:r>
      <w:r w:rsidR="00A46A2E" w:rsidRPr="002A010B"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="009C0F8F" w:rsidRPr="002A010B">
        <w:rPr>
          <w:rFonts w:ascii="Book Antiqua" w:hAnsi="Book Antiqua" w:cs="Times New Roman"/>
          <w:color w:val="000000" w:themeColor="text1"/>
          <w:sz w:val="24"/>
          <w:szCs w:val="24"/>
        </w:rPr>
        <w:t>1</w:t>
      </w:r>
      <w:r w:rsidR="006031C4" w:rsidRPr="002A010B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360629" w:rsidRPr="002A010B">
        <w:rPr>
          <w:rFonts w:ascii="Book Antiqua" w:hAnsi="Book Antiqua" w:cs="Times New Roman"/>
          <w:color w:val="000000" w:themeColor="text1"/>
          <w:sz w:val="24"/>
          <w:szCs w:val="24"/>
        </w:rPr>
        <w:t>, one</w:t>
      </w:r>
      <w:r w:rsidR="001C31D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s</w:t>
      </w:r>
      <w:r w:rsidR="0066410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een</w:t>
      </w:r>
      <w:r w:rsidR="00FF1047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ported to have </w:t>
      </w:r>
      <w:r w:rsidR="00983478" w:rsidRPr="002A010B">
        <w:rPr>
          <w:rFonts w:ascii="Book Antiqua" w:hAnsi="Book Antiqua" w:cs="Times New Roman"/>
          <w:color w:val="000000" w:themeColor="text1"/>
          <w:sz w:val="24"/>
          <w:szCs w:val="24"/>
        </w:rPr>
        <w:t>draining veins</w:t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aW08L0F1dGhvcj48WWVhcj4yMDA4PC9ZZWFyPjxSZWNO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</w:fldData>
        </w:fldChar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LaW08L0F1dGhvcj48WWVhcj4yMDA4PC9ZZWFyPjxSZWNO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</w:fldData>
        </w:fldChar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F0DD8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2" w:tooltip="Kim, 2008 #339" w:history="1">
        <w:r w:rsidR="00842C2C" w:rsidRPr="002A010B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2</w:t>
        </w:r>
      </w:hyperlink>
      <w:r w:rsidR="009F0DD8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3478" w:rsidRPr="002A010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7A46DD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C31D5" w:rsidRPr="002A010B">
        <w:rPr>
          <w:rFonts w:ascii="Book Antiqua" w:hAnsi="Book Antiqua" w:cs="Times New Roman"/>
          <w:color w:val="000000" w:themeColor="text1"/>
          <w:sz w:val="24"/>
          <w:szCs w:val="24"/>
        </w:rPr>
        <w:t>and one</w:t>
      </w:r>
      <w:r w:rsidR="00C1663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C31D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s been </w:t>
      </w:r>
      <w:r w:rsidR="00FF1047" w:rsidRPr="002A010B">
        <w:rPr>
          <w:rFonts w:ascii="Book Antiqua" w:hAnsi="Book Antiqua" w:cs="Times New Roman"/>
          <w:color w:val="000000" w:themeColor="text1"/>
          <w:sz w:val="24"/>
          <w:szCs w:val="24"/>
        </w:rPr>
        <w:t>reported to be devoid of</w:t>
      </w:r>
      <w:r w:rsidR="00C1663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F6DD4" w:rsidRPr="002A010B">
        <w:rPr>
          <w:rFonts w:ascii="Book Antiqua" w:hAnsi="Book Antiqua" w:cs="Times New Roman"/>
          <w:color w:val="000000" w:themeColor="text1"/>
          <w:sz w:val="24"/>
          <w:szCs w:val="24"/>
        </w:rPr>
        <w:t>such veins</w:t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Jian&lt;/Author&gt;&lt;Year&gt;2011&lt;/Year&gt;&lt;RecNum&gt;362&lt;/RecNum&gt;&lt;DisplayText&gt;&lt;style face="superscript"&gt;[15]&lt;/style&gt;&lt;/DisplayText&gt;&lt;record&gt;&lt;rec-number&gt;362&lt;/rec-number&gt;&lt;foreign-keys&gt;&lt;key app="EN" db-id="p0z5tf0a5p0a5lefstmxvd2yw0est0t9rvv9"&gt;362&lt;/key&gt;&lt;/foreign-keys&gt;&lt;ref-type name="Journal Article"&gt;17&lt;/ref-type&gt;&lt;contributors&gt;&lt;authors&gt;&lt;author&gt;Jian, H.&lt;/author&gt;&lt;author&gt;Feng, Z.&lt;/author&gt;&lt;author&gt;Hui, L.&lt;/author&gt;&lt;/authors&gt;&lt;/contributors&gt;&lt;titles&gt;&lt;title&gt;Pancreatic paraganglioma: a case report of CT manifestations and literature review&lt;/title&gt;&lt;secondary-title&gt;Quant Imaging Med Surg&lt;/secondary-title&gt;&lt;/titles&gt;&lt;periodical&gt;&lt;full-title&gt;Quant Imaging Med Surg&lt;/full-title&gt;&lt;abbr-1&gt;Quantitative imaging in medicine and surgery&lt;/abbr-1&gt;&lt;/periodical&gt;&lt;pages&gt;3&lt;/pages&gt;&lt;volume&gt;1&lt;/volume&gt;&lt;section&gt;41&lt;/section&gt;&lt;dates&gt;&lt;year&gt;2011&lt;/year&gt;&lt;/dates&gt;&lt;urls&gt;&lt;/urls&gt;&lt;/record&gt;&lt;/Cite&gt;&lt;/EndNote&gt;</w:instrText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F0DD8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5" w:tooltip="Jian, 2011 #362" w:history="1">
        <w:r w:rsidR="00842C2C" w:rsidRPr="002A010B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5</w:t>
        </w:r>
      </w:hyperlink>
      <w:r w:rsidR="009F0DD8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1663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6031C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FF1047" w:rsidRPr="002A010B">
        <w:rPr>
          <w:rFonts w:ascii="Book Antiqua" w:hAnsi="Book Antiqua" w:cs="Times New Roman"/>
          <w:color w:val="000000" w:themeColor="text1"/>
          <w:sz w:val="24"/>
          <w:szCs w:val="24"/>
        </w:rPr>
        <w:t>presence</w:t>
      </w:r>
      <w:r w:rsidR="006031C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r </w:t>
      </w:r>
      <w:r w:rsidR="00664109" w:rsidRPr="002A010B">
        <w:rPr>
          <w:rFonts w:ascii="Book Antiqua" w:hAnsi="Book Antiqua" w:cs="Times New Roman"/>
          <w:color w:val="000000" w:themeColor="text1"/>
          <w:sz w:val="24"/>
          <w:szCs w:val="24"/>
        </w:rPr>
        <w:t>absence</w:t>
      </w:r>
      <w:r w:rsidR="00FF1047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r w:rsidR="00983478" w:rsidRPr="002A010B">
        <w:rPr>
          <w:rFonts w:ascii="Book Antiqua" w:hAnsi="Book Antiqua" w:cs="Times New Roman"/>
          <w:color w:val="000000" w:themeColor="text1"/>
          <w:sz w:val="24"/>
          <w:szCs w:val="24"/>
        </w:rPr>
        <w:t>drai</w:t>
      </w:r>
      <w:r w:rsidR="00240CC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ning veins </w:t>
      </w:r>
      <w:r w:rsidR="006031C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was </w:t>
      </w:r>
      <w:r w:rsidR="00240CC5" w:rsidRPr="002A010B">
        <w:rPr>
          <w:rFonts w:ascii="Book Antiqua" w:hAnsi="Book Antiqua" w:cs="Times New Roman"/>
          <w:color w:val="000000" w:themeColor="text1"/>
          <w:sz w:val="24"/>
          <w:szCs w:val="24"/>
        </w:rPr>
        <w:t>not mentioned</w:t>
      </w:r>
      <w:r w:rsidR="0066410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e text</w:t>
      </w:r>
      <w:r w:rsidR="006031C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the reports of the remaining 22 cases</w:t>
      </w:r>
      <w:r w:rsidR="00240CC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6031C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but examination </w:t>
      </w:r>
      <w:r w:rsidR="006031C4" w:rsidRPr="002A010B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of </w:t>
      </w:r>
      <w:r w:rsidR="00FF1047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images presented in the reports suggest that </w:t>
      </w:r>
      <w:r w:rsidR="006031C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wo </w:t>
      </w:r>
      <w:r w:rsidR="00983478" w:rsidRPr="002A010B">
        <w:rPr>
          <w:rFonts w:ascii="Book Antiqua" w:hAnsi="Book Antiqua" w:cs="Times New Roman"/>
          <w:color w:val="000000" w:themeColor="text1"/>
          <w:sz w:val="24"/>
          <w:szCs w:val="24"/>
        </w:rPr>
        <w:t>cases</w:t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YW5nc3RlcjwvQXV0aG9yPjxZZWFyPjIwMTA8L1llYXI+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</w:fldData>
        </w:fldChar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TYW5nc3RlcjwvQXV0aG9yPjxZZWFyPjIwMTA8L1llYXI+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</w:fldData>
        </w:fldChar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F0DD8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3" w:tooltip="Sangster, 2010 #355" w:history="1">
        <w:r w:rsidR="00842C2C" w:rsidRPr="002A010B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3</w:t>
        </w:r>
      </w:hyperlink>
      <w:r w:rsidR="00A46A2E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8" w:tooltip="Al-Jiffry, 2013 #360" w:history="1">
        <w:r w:rsidR="00842C2C" w:rsidRPr="002A010B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8</w:t>
        </w:r>
      </w:hyperlink>
      <w:r w:rsidR="009F0DD8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347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F1047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d and </w:t>
      </w:r>
      <w:r w:rsidR="006031C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ree </w:t>
      </w:r>
      <w:r w:rsidR="00983478" w:rsidRPr="002A010B">
        <w:rPr>
          <w:rFonts w:ascii="Book Antiqua" w:hAnsi="Book Antiqua" w:cs="Times New Roman"/>
          <w:color w:val="000000" w:themeColor="text1"/>
          <w:sz w:val="24"/>
          <w:szCs w:val="24"/>
        </w:rPr>
        <w:t>cases</w:t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GdWppbm88L0F1dGhvcj48WWVhcj4xOTk4PC9ZZWFyPjxS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</w:fldData>
        </w:fldChar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GdWppbm88L0F1dGhvcj48WWVhcj4xOTk4PC9ZZWFyPjxS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</w:fldData>
        </w:fldChar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</w:r>
      <w:r w:rsidR="009F0DD8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F0DD8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" w:tooltip="Lightfoot, 2011 #340" w:history="1">
        <w:r w:rsidR="00842C2C" w:rsidRPr="002A010B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</w:t>
        </w:r>
      </w:hyperlink>
      <w:r w:rsidR="009F0DD8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9" w:tooltip="Fujino, 1998 #342" w:history="1">
        <w:r w:rsidR="00842C2C" w:rsidRPr="002A010B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9</w:t>
        </w:r>
      </w:hyperlink>
      <w:r w:rsidR="009F0DD8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1" w:tooltip="Ohkawara, 2005 #350" w:history="1">
        <w:r w:rsidR="00842C2C" w:rsidRPr="002A010B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1</w:t>
        </w:r>
      </w:hyperlink>
      <w:r w:rsidR="009F0DD8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F254A1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8347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031C4" w:rsidRPr="002A010B">
        <w:rPr>
          <w:rFonts w:ascii="Book Antiqua" w:hAnsi="Book Antiqua" w:cs="Times New Roman"/>
          <w:color w:val="000000" w:themeColor="text1"/>
          <w:sz w:val="24"/>
          <w:szCs w:val="24"/>
        </w:rPr>
        <w:t>did not have draining</w:t>
      </w:r>
      <w:r w:rsidR="00FF1047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veins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presented material did not allow evaluation of draining veins in</w:t>
      </w:r>
      <w:r w:rsidR="00FF1047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remaining 17 cases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FF1047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A70CB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mation of the tumour draining </w:t>
      </w:r>
      <w:r w:rsidR="00842C2C" w:rsidRPr="002A010B">
        <w:rPr>
          <w:rFonts w:ascii="Book Antiqua" w:hAnsi="Book Antiqua" w:cs="Times New Roman"/>
          <w:color w:val="000000" w:themeColor="text1"/>
          <w:sz w:val="24"/>
          <w:szCs w:val="24"/>
        </w:rPr>
        <w:t>vasculature</w:t>
      </w:r>
      <w:r w:rsidR="00A70CB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C0BA7" w:rsidRPr="002A010B">
        <w:rPr>
          <w:rFonts w:ascii="Book Antiqua" w:hAnsi="Book Antiqua" w:cs="Times New Roman"/>
          <w:color w:val="000000" w:themeColor="text1"/>
          <w:sz w:val="24"/>
          <w:szCs w:val="24"/>
        </w:rPr>
        <w:t>is supposed to</w:t>
      </w:r>
      <w:r w:rsidR="0015581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pend</w:t>
      </w:r>
      <w:r w:rsidR="00A70CB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n </w:t>
      </w:r>
      <w:r w:rsidR="00155815" w:rsidRPr="002A010B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A70CB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variety of growth factors </w:t>
      </w:r>
      <w:r w:rsidR="00842C2C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secreted </w:t>
      </w:r>
      <w:r w:rsidR="00A70CB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from the tumour </w:t>
      </w:r>
      <w:proofErr w:type="gramStart"/>
      <w:r w:rsidR="00A70CB5" w:rsidRPr="002A010B">
        <w:rPr>
          <w:rFonts w:ascii="Book Antiqua" w:hAnsi="Book Antiqua" w:cs="Times New Roman"/>
          <w:color w:val="000000" w:themeColor="text1"/>
          <w:sz w:val="24"/>
          <w:szCs w:val="24"/>
        </w:rPr>
        <w:t>itself</w:t>
      </w:r>
      <w:proofErr w:type="gramEnd"/>
      <w:r w:rsidR="00842C2C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SdWRkZWxsPC9BdXRob3I+PFllYXI+MjAxNDwvWWVhcj48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=
</w:fldData>
        </w:fldChar>
      </w:r>
      <w:r w:rsidR="00842C2C" w:rsidRPr="002A010B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842C2C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SdWRkZWxsPC9BdXRob3I+PFllYXI+MjAxNDwvWWVhcj48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=
</w:fldData>
        </w:fldChar>
      </w:r>
      <w:r w:rsidR="00842C2C" w:rsidRPr="002A010B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842C2C" w:rsidRPr="002A010B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42C2C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42C2C" w:rsidRPr="002A010B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42C2C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842C2C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2" w:tooltip="Ruddell, 2014 #451" w:history="1">
        <w:r w:rsidR="00842C2C" w:rsidRPr="002A010B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2</w:t>
        </w:r>
      </w:hyperlink>
      <w:r w:rsidR="00842C2C" w:rsidRPr="002A010B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42C2C" w:rsidRPr="002A010B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70CB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842C2C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Most pancreatic </w:t>
      </w:r>
      <w:proofErr w:type="spellStart"/>
      <w:r w:rsidR="00842C2C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s</w:t>
      </w:r>
      <w:proofErr w:type="spellEnd"/>
      <w:r w:rsidR="0015581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eem to</w:t>
      </w:r>
      <w:r w:rsidR="00842C2C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ve a characteristic to induce abundant </w:t>
      </w:r>
      <w:r w:rsidR="00626426" w:rsidRPr="002A010B">
        <w:rPr>
          <w:rFonts w:ascii="Book Antiqua" w:hAnsi="Book Antiqua" w:cs="Times New Roman"/>
          <w:color w:val="000000" w:themeColor="text1"/>
          <w:sz w:val="24"/>
          <w:szCs w:val="24"/>
        </w:rPr>
        <w:t>draining vein</w:t>
      </w:r>
      <w:r w:rsidR="00842C2C" w:rsidRPr="002A010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15581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lthough details of the mechanism of the vessel induction remain to be elucidated. </w:t>
      </w:r>
      <w:r w:rsidR="00842C2C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In summary,</w:t>
      </w:r>
      <w:r w:rsidR="00BF792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raining veins </w:t>
      </w:r>
      <w:r w:rsidR="00983478" w:rsidRPr="002A010B">
        <w:rPr>
          <w:rFonts w:ascii="Book Antiqua" w:hAnsi="Book Antiqua" w:cs="Times New Roman"/>
          <w:color w:val="000000" w:themeColor="text1"/>
          <w:sz w:val="24"/>
          <w:szCs w:val="24"/>
        </w:rPr>
        <w:t>could be</w:t>
      </w:r>
      <w:r w:rsidR="00BF792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b</w:t>
      </w:r>
      <w:r w:rsidR="00983478" w:rsidRPr="002A010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240CC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erved </w:t>
      </w:r>
      <w:r w:rsidR="00FF1047" w:rsidRPr="002A010B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240CC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50% (four</w:t>
      </w:r>
      <w:r w:rsidR="00FF1047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</w:t>
      </w:r>
      <w:r w:rsidR="00240CC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eight) of </w:t>
      </w:r>
      <w:r w:rsidR="00FF1047" w:rsidRPr="002A010B">
        <w:rPr>
          <w:rFonts w:ascii="Book Antiqua" w:hAnsi="Book Antiqua" w:cs="Times New Roman"/>
          <w:color w:val="000000" w:themeColor="text1"/>
          <w:sz w:val="24"/>
          <w:szCs w:val="24"/>
        </w:rPr>
        <w:t>evaluable</w:t>
      </w:r>
      <w:r w:rsidR="00240CC5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F7925" w:rsidRPr="002A010B">
        <w:rPr>
          <w:rFonts w:ascii="Book Antiqua" w:hAnsi="Book Antiqua" w:cs="Times New Roman"/>
          <w:color w:val="000000" w:themeColor="text1"/>
          <w:sz w:val="24"/>
          <w:szCs w:val="24"/>
        </w:rPr>
        <w:t>cases.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D7CAA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 conclude that </w:t>
      </w:r>
      <w:r w:rsidR="0011059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evaluation of </w:t>
      </w:r>
      <w:r w:rsidR="00CF6DD4" w:rsidRPr="002A010B">
        <w:rPr>
          <w:rFonts w:ascii="Book Antiqua" w:hAnsi="Book Antiqua" w:cs="Times New Roman"/>
          <w:color w:val="000000" w:themeColor="text1"/>
          <w:sz w:val="24"/>
          <w:szCs w:val="24"/>
        </w:rPr>
        <w:t>imaging</w:t>
      </w:r>
      <w:r w:rsidR="003B3D2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indings</w:t>
      </w:r>
      <w:r w:rsidR="00CF6DD4" w:rsidRPr="002A010B">
        <w:rPr>
          <w:rFonts w:ascii="Book Antiqua" w:hAnsi="Book Antiqua" w:cs="Times New Roman"/>
          <w:color w:val="000000" w:themeColor="text1"/>
          <w:sz w:val="24"/>
          <w:szCs w:val="24"/>
        </w:rPr>
        <w:t>, especially identifying</w:t>
      </w:r>
      <w:r w:rsidR="003B3D2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raining veins around the tumo</w:t>
      </w:r>
      <w:r w:rsidR="00A6632E" w:rsidRPr="002A010B">
        <w:rPr>
          <w:rFonts w:ascii="Book Antiqua" w:hAnsi="Book Antiqua" w:cs="Times New Roman"/>
          <w:color w:val="000000" w:themeColor="text1"/>
          <w:sz w:val="24"/>
          <w:szCs w:val="24"/>
        </w:rPr>
        <w:t>u</w:t>
      </w:r>
      <w:r w:rsidR="003B3D28" w:rsidRPr="002A010B">
        <w:rPr>
          <w:rFonts w:ascii="Book Antiqua" w:hAnsi="Book Antiqua" w:cs="Times New Roman"/>
          <w:color w:val="000000" w:themeColor="text1"/>
          <w:sz w:val="24"/>
          <w:szCs w:val="24"/>
        </w:rPr>
        <w:t>r</w:t>
      </w:r>
      <w:r w:rsidR="00FD7CAA" w:rsidRPr="002A010B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3B3D2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64109" w:rsidRPr="002A010B">
        <w:rPr>
          <w:rFonts w:ascii="Book Antiqua" w:hAnsi="Book Antiqua" w:cs="Times New Roman"/>
          <w:color w:val="000000" w:themeColor="text1"/>
          <w:sz w:val="24"/>
          <w:szCs w:val="24"/>
        </w:rPr>
        <w:t>may</w:t>
      </w:r>
      <w:r w:rsidR="003B3D2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e useful </w:t>
      </w:r>
      <w:r w:rsidR="00FF1047" w:rsidRPr="002A010B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3B3D2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aking a </w:t>
      </w:r>
      <w:r w:rsidR="00CF6DD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rrect </w:t>
      </w:r>
      <w:r w:rsidR="003B3D2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eoperative diagnosis of pancreatic </w:t>
      </w:r>
      <w:proofErr w:type="spellStart"/>
      <w:r w:rsidR="003B3D28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proofErr w:type="spellEnd"/>
      <w:r w:rsidR="003B3D28" w:rsidRPr="002A010B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4C6663FF" w14:textId="77777777" w:rsidR="00721489" w:rsidRPr="002A010B" w:rsidRDefault="00721489" w:rsidP="00D41035">
      <w:pPr>
        <w:spacing w:line="48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71D6939F" w14:textId="77777777" w:rsidR="00372DE4" w:rsidRPr="002A010B" w:rsidRDefault="00372DE4" w:rsidP="00372DE4">
      <w:pPr>
        <w:spacing w:line="360" w:lineRule="auto"/>
        <w:rPr>
          <w:rFonts w:ascii="Book Antiqua" w:hAnsi="Book Antiqua"/>
          <w:b/>
          <w:color w:val="000000" w:themeColor="text1"/>
          <w:sz w:val="24"/>
        </w:rPr>
      </w:pPr>
      <w:r w:rsidRPr="002A010B">
        <w:rPr>
          <w:rFonts w:ascii="Book Antiqua" w:hAnsi="Book Antiqua"/>
          <w:b/>
          <w:color w:val="000000" w:themeColor="text1"/>
          <w:sz w:val="24"/>
        </w:rPr>
        <w:t>COMMENTS</w:t>
      </w:r>
    </w:p>
    <w:p w14:paraId="2E9B364A" w14:textId="65773393" w:rsidR="008E307D" w:rsidRPr="002A010B" w:rsidRDefault="008E307D" w:rsidP="007E473F">
      <w:pPr>
        <w:adjustRightInd w:val="0"/>
        <w:snapToGrid w:val="0"/>
        <w:spacing w:line="480" w:lineRule="auto"/>
        <w:rPr>
          <w:rFonts w:ascii="Book Antiqua" w:hAnsi="Book Antiqua" w:cs="Times New Roman"/>
          <w:i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Case characteristics</w:t>
      </w:r>
    </w:p>
    <w:p w14:paraId="79DC6EDC" w14:textId="5BA37FF4" w:rsidR="008E307D" w:rsidRPr="002A010B" w:rsidRDefault="008E307D" w:rsidP="007E473F">
      <w:pPr>
        <w:adjustRightInd w:val="0"/>
        <w:snapToGrid w:val="0"/>
        <w:spacing w:line="48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</w:pP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A 47-year-old woman with a pancreatic tumour detected by ultrasonography was referred to our hospital</w:t>
      </w:r>
      <w:r w:rsidR="004B012B"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.</w:t>
      </w:r>
    </w:p>
    <w:p w14:paraId="0C672929" w14:textId="77777777" w:rsidR="007E473F" w:rsidRPr="002A010B" w:rsidRDefault="007E473F" w:rsidP="007E473F">
      <w:pPr>
        <w:adjustRightInd w:val="0"/>
        <w:snapToGrid w:val="0"/>
        <w:spacing w:line="48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</w:pPr>
    </w:p>
    <w:p w14:paraId="747357B6" w14:textId="6CA2CD2E" w:rsidR="008E307D" w:rsidRPr="002A010B" w:rsidRDefault="008E307D" w:rsidP="007E473F">
      <w:pPr>
        <w:adjustRightInd w:val="0"/>
        <w:snapToGrid w:val="0"/>
        <w:spacing w:line="48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Clinical diagnosis</w:t>
      </w:r>
    </w:p>
    <w:p w14:paraId="07F8CF7E" w14:textId="056F0640" w:rsidR="008E307D" w:rsidRPr="002A010B" w:rsidRDefault="00DC54E3" w:rsidP="007E473F">
      <w:pPr>
        <w:adjustRightInd w:val="0"/>
        <w:snapToGrid w:val="0"/>
        <w:spacing w:line="48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The patient showed no symptom.</w:t>
      </w:r>
    </w:p>
    <w:p w14:paraId="5054A678" w14:textId="77777777" w:rsidR="007E473F" w:rsidRPr="002A010B" w:rsidRDefault="007E473F" w:rsidP="007E473F">
      <w:pPr>
        <w:adjustRightInd w:val="0"/>
        <w:snapToGrid w:val="0"/>
        <w:spacing w:line="48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</w:pPr>
    </w:p>
    <w:p w14:paraId="6F3CB750" w14:textId="3CA63BE5" w:rsidR="008E307D" w:rsidRPr="002A010B" w:rsidRDefault="008E307D" w:rsidP="007E473F">
      <w:pPr>
        <w:adjustRightInd w:val="0"/>
        <w:snapToGrid w:val="0"/>
        <w:spacing w:line="48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lastRenderedPageBreak/>
        <w:t>Differential diagnosis</w:t>
      </w:r>
    </w:p>
    <w:p w14:paraId="07516E27" w14:textId="1A49D961" w:rsidR="008E307D" w:rsidRPr="002A010B" w:rsidRDefault="005C4CDB" w:rsidP="007E473F">
      <w:pPr>
        <w:adjustRightInd w:val="0"/>
        <w:snapToGrid w:val="0"/>
        <w:spacing w:line="48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gram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Solid </w:t>
      </w: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tumors</w:t>
      </w:r>
      <w:proofErr w:type="spellEnd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8E307D" w:rsidRPr="002A010B">
        <w:rPr>
          <w:rFonts w:ascii="Book Antiqua" w:hAnsi="Book Antiqua" w:cs="Times New Roman"/>
          <w:color w:val="000000" w:themeColor="text1"/>
          <w:sz w:val="24"/>
          <w:szCs w:val="24"/>
        </w:rPr>
        <w:t>adenocarcinoma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neuroendocrine tumours, </w:t>
      </w:r>
      <w:r w:rsidR="00DC54E3" w:rsidRPr="002A010B">
        <w:rPr>
          <w:rFonts w:ascii="Book Antiqua" w:eastAsia="RyuminPro-Regular-Identity-H" w:hAnsi="Book Antiqua" w:cs="Times New Roman"/>
          <w:color w:val="000000" w:themeColor="text1"/>
          <w:kern w:val="0"/>
          <w:sz w:val="24"/>
          <w:szCs w:val="24"/>
          <w:lang w:val="en-US"/>
        </w:rPr>
        <w:t>Solid-</w:t>
      </w:r>
      <w:proofErr w:type="spellStart"/>
      <w:r w:rsidR="00DC54E3" w:rsidRPr="002A010B">
        <w:rPr>
          <w:rFonts w:ascii="Book Antiqua" w:eastAsia="RyuminPro-Regular-Identity-H" w:hAnsi="Book Antiqua" w:cs="Times New Roman"/>
          <w:color w:val="000000" w:themeColor="text1"/>
          <w:kern w:val="0"/>
          <w:sz w:val="24"/>
          <w:szCs w:val="24"/>
          <w:lang w:val="en-US"/>
        </w:rPr>
        <w:t>pseudopapillary</w:t>
      </w:r>
      <w:proofErr w:type="spellEnd"/>
      <w:r w:rsidR="00DC54E3" w:rsidRPr="002A010B">
        <w:rPr>
          <w:rFonts w:ascii="Book Antiqua" w:eastAsia="RyuminPro-Regular-Identity-H" w:hAnsi="Book Antiqua" w:cs="Times New Roman"/>
          <w:color w:val="000000" w:themeColor="text1"/>
          <w:kern w:val="0"/>
          <w:sz w:val="24"/>
          <w:szCs w:val="24"/>
          <w:lang w:val="en-US"/>
        </w:rPr>
        <w:t xml:space="preserve"> tumor, </w:t>
      </w:r>
      <w:proofErr w:type="spellStart"/>
      <w:r w:rsidR="00DC54E3" w:rsidRPr="002A010B">
        <w:rPr>
          <w:rFonts w:ascii="Book Antiqua" w:hAnsi="Book Antiqua" w:cs="Times New Roman"/>
          <w:color w:val="000000" w:themeColor="text1"/>
          <w:sz w:val="24"/>
          <w:szCs w:val="24"/>
        </w:rPr>
        <w:t>acinar</w:t>
      </w:r>
      <w:proofErr w:type="spellEnd"/>
      <w:r w:rsidR="00DC54E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 carcinoma, and </w:t>
      </w: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proofErr w:type="spellEnd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), cystic </w:t>
      </w: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tumors</w:t>
      </w:r>
      <w:proofErr w:type="spellEnd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serous cyst</w:t>
      </w:r>
      <w:r w:rsidR="00DC54E3" w:rsidRPr="002A010B">
        <w:rPr>
          <w:rFonts w:ascii="Book Antiqua" w:hAnsi="Book Antiqua" w:cs="Times New Roman"/>
          <w:color w:val="000000" w:themeColor="text1"/>
          <w:sz w:val="24"/>
          <w:szCs w:val="24"/>
        </w:rPr>
        <w:t>ic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eoplasm)</w:t>
      </w:r>
      <w:r w:rsidR="008E307D" w:rsidRPr="002A010B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proofErr w:type="gramEnd"/>
    </w:p>
    <w:p w14:paraId="739A0F01" w14:textId="77777777" w:rsidR="007E473F" w:rsidRPr="002A010B" w:rsidRDefault="007E473F" w:rsidP="007E473F">
      <w:pPr>
        <w:adjustRightInd w:val="0"/>
        <w:snapToGrid w:val="0"/>
        <w:spacing w:line="48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</w:pPr>
    </w:p>
    <w:p w14:paraId="59FB8BD5" w14:textId="5A83211C" w:rsidR="008E307D" w:rsidRPr="002A010B" w:rsidRDefault="008E307D" w:rsidP="007E473F">
      <w:pPr>
        <w:adjustRightInd w:val="0"/>
        <w:snapToGrid w:val="0"/>
        <w:spacing w:line="48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Laboratory diagnosis</w:t>
      </w:r>
    </w:p>
    <w:p w14:paraId="2B887F22" w14:textId="4237F946" w:rsidR="005C4CDB" w:rsidRPr="002A010B" w:rsidRDefault="00A45B74" w:rsidP="007E473F">
      <w:pPr>
        <w:tabs>
          <w:tab w:val="center" w:pos="4153"/>
        </w:tabs>
        <w:adjustRightInd w:val="0"/>
        <w:snapToGrid w:val="0"/>
        <w:spacing w:line="48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L</w:t>
      </w:r>
      <w:r w:rsidR="005C4CDB" w:rsidRPr="002A010B">
        <w:rPr>
          <w:rFonts w:ascii="Book Antiqua" w:hAnsi="Book Antiqua" w:cs="Times New Roman"/>
          <w:color w:val="000000" w:themeColor="text1"/>
          <w:sz w:val="24"/>
          <w:szCs w:val="24"/>
        </w:rPr>
        <w:t>aboratory studies, including levels of tumour markers such as carcinoembryonic antigen, carbohydrate antigen 19-9, and α-fetoprotein, showed no abnormalities, but insulin level was slightly elevated [14.6 µU/m</w:t>
      </w:r>
      <w:r w:rsidR="005C4CDB" w:rsidRPr="002A010B">
        <w:rPr>
          <w:rFonts w:ascii="Book Antiqua" w:hAnsi="Book Antiqua" w:cs="Times New Roman"/>
          <w:caps/>
          <w:color w:val="000000" w:themeColor="text1"/>
          <w:sz w:val="24"/>
          <w:szCs w:val="24"/>
        </w:rPr>
        <w:t>l</w:t>
      </w:r>
      <w:r w:rsidR="005C4CDB" w:rsidRPr="002A010B">
        <w:rPr>
          <w:rFonts w:ascii="Book Antiqua" w:hAnsi="Book Antiqua" w:cs="Times New Roman"/>
          <w:color w:val="000000" w:themeColor="text1"/>
          <w:sz w:val="24"/>
          <w:szCs w:val="24"/>
        </w:rPr>
        <w:t>]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10AAEE7C" w14:textId="77777777" w:rsidR="007E473F" w:rsidRPr="002A010B" w:rsidRDefault="007E473F" w:rsidP="007E473F">
      <w:pPr>
        <w:tabs>
          <w:tab w:val="center" w:pos="4153"/>
        </w:tabs>
        <w:adjustRightInd w:val="0"/>
        <w:snapToGrid w:val="0"/>
        <w:spacing w:line="48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</w:pPr>
    </w:p>
    <w:p w14:paraId="3387698E" w14:textId="783E7F6A" w:rsidR="008E307D" w:rsidRPr="002A010B" w:rsidRDefault="008E307D" w:rsidP="007E473F">
      <w:pPr>
        <w:tabs>
          <w:tab w:val="center" w:pos="4153"/>
        </w:tabs>
        <w:adjustRightInd w:val="0"/>
        <w:snapToGrid w:val="0"/>
        <w:spacing w:line="48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Imaging diagnosis</w:t>
      </w:r>
    </w:p>
    <w:p w14:paraId="59706C21" w14:textId="219E1006" w:rsidR="00DC54E3" w:rsidRPr="002A010B" w:rsidRDefault="00DC54E3" w:rsidP="007E473F">
      <w:pPr>
        <w:adjustRightInd w:val="0"/>
        <w:snapToGrid w:val="0"/>
        <w:spacing w:line="48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Computed tomography showed a 1.5-cm well demarcated tumour at the pancreas head, which was very strongly enhanced in the arterial phase and still faintly enhanced in the portal vein phase.</w:t>
      </w:r>
    </w:p>
    <w:p w14:paraId="76DC0C89" w14:textId="77777777" w:rsidR="007E473F" w:rsidRPr="002A010B" w:rsidRDefault="007E473F" w:rsidP="007E473F">
      <w:pPr>
        <w:adjustRightInd w:val="0"/>
        <w:snapToGrid w:val="0"/>
        <w:spacing w:line="48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</w:pPr>
    </w:p>
    <w:p w14:paraId="4C64F396" w14:textId="088BD0F5" w:rsidR="008E307D" w:rsidRPr="002A010B" w:rsidRDefault="008E307D" w:rsidP="007E473F">
      <w:pPr>
        <w:adjustRightInd w:val="0"/>
        <w:snapToGrid w:val="0"/>
        <w:spacing w:line="48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Pathological diagnosis</w:t>
      </w:r>
    </w:p>
    <w:p w14:paraId="6C2EC5B8" w14:textId="38023813" w:rsidR="00C97B01" w:rsidRPr="002A010B" w:rsidRDefault="00A45B74" w:rsidP="007E473F">
      <w:pPr>
        <w:adjustRightInd w:val="0"/>
        <w:snapToGrid w:val="0"/>
        <w:spacing w:line="48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H</w:t>
      </w:r>
      <w:r w:rsidR="00C97B0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tological examination showed a classical </w:t>
      </w:r>
      <w:proofErr w:type="spellStart"/>
      <w:r w:rsidR="00C97B01" w:rsidRPr="002A010B">
        <w:rPr>
          <w:rFonts w:ascii="Book Antiqua" w:hAnsi="Book Antiqua" w:cs="Times New Roman"/>
          <w:color w:val="000000" w:themeColor="text1"/>
          <w:sz w:val="24"/>
          <w:szCs w:val="24"/>
        </w:rPr>
        <w:t>Zellballen</w:t>
      </w:r>
      <w:proofErr w:type="spellEnd"/>
      <w:r w:rsidR="00C97B0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tern, and tumour cells of positive staining for CD56, </w:t>
      </w:r>
      <w:proofErr w:type="spellStart"/>
      <w:r w:rsidR="00C97B01" w:rsidRPr="002A010B">
        <w:rPr>
          <w:rFonts w:ascii="Book Antiqua" w:hAnsi="Book Antiqua" w:cs="Times New Roman"/>
          <w:color w:val="000000" w:themeColor="text1"/>
          <w:sz w:val="24"/>
          <w:szCs w:val="24"/>
        </w:rPr>
        <w:t>synaptophysin</w:t>
      </w:r>
      <w:proofErr w:type="spellEnd"/>
      <w:r w:rsidR="00C97B0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nd chromogranin A, that were surrounded by S-100 protein-positive </w:t>
      </w:r>
      <w:proofErr w:type="spellStart"/>
      <w:r w:rsidR="00C97B01" w:rsidRPr="002A010B">
        <w:rPr>
          <w:rFonts w:ascii="Book Antiqua" w:hAnsi="Book Antiqua" w:cs="Times New Roman"/>
          <w:color w:val="000000" w:themeColor="text1"/>
          <w:sz w:val="24"/>
          <w:szCs w:val="24"/>
        </w:rPr>
        <w:t>sustentacular</w:t>
      </w:r>
      <w:proofErr w:type="spellEnd"/>
      <w:r w:rsidR="00C97B0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s.</w:t>
      </w:r>
    </w:p>
    <w:p w14:paraId="2987B62D" w14:textId="77777777" w:rsidR="007E473F" w:rsidRPr="002A010B" w:rsidRDefault="007E473F" w:rsidP="007E473F">
      <w:pPr>
        <w:adjustRightInd w:val="0"/>
        <w:snapToGrid w:val="0"/>
        <w:spacing w:line="48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</w:pPr>
    </w:p>
    <w:p w14:paraId="087AB63D" w14:textId="72D9D32F" w:rsidR="008E307D" w:rsidRPr="002A010B" w:rsidRDefault="008E307D" w:rsidP="007E473F">
      <w:pPr>
        <w:adjustRightInd w:val="0"/>
        <w:snapToGrid w:val="0"/>
        <w:spacing w:line="48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Treatment</w:t>
      </w:r>
    </w:p>
    <w:p w14:paraId="66AE025F" w14:textId="43CF0C2C" w:rsidR="008E307D" w:rsidRPr="002A010B" w:rsidRDefault="00DC54E3" w:rsidP="007E473F">
      <w:pPr>
        <w:adjustRightInd w:val="0"/>
        <w:snapToGrid w:val="0"/>
        <w:spacing w:line="48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patient received </w:t>
      </w:r>
      <w:proofErr w:type="spellStart"/>
      <w:r w:rsidR="00C97B01" w:rsidRPr="002A010B">
        <w:rPr>
          <w:rFonts w:ascii="Book Antiqua" w:hAnsi="Book Antiqua" w:cs="Times New Roman"/>
          <w:color w:val="000000" w:themeColor="text1"/>
          <w:sz w:val="24"/>
          <w:szCs w:val="24"/>
        </w:rPr>
        <w:t>pancreaticoduodenectomy</w:t>
      </w:r>
      <w:proofErr w:type="spellEnd"/>
      <w:r w:rsidR="008E307D" w:rsidRPr="002A010B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6C4753CD" w14:textId="77777777" w:rsidR="007E473F" w:rsidRPr="002A010B" w:rsidRDefault="007E473F" w:rsidP="007E473F">
      <w:pPr>
        <w:adjustRightInd w:val="0"/>
        <w:snapToGrid w:val="0"/>
        <w:spacing w:line="48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</w:pPr>
    </w:p>
    <w:p w14:paraId="3C9DE9E7" w14:textId="566498D0" w:rsidR="008E307D" w:rsidRPr="002A010B" w:rsidRDefault="008E307D" w:rsidP="007E473F">
      <w:pPr>
        <w:adjustRightInd w:val="0"/>
        <w:snapToGrid w:val="0"/>
        <w:spacing w:line="48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Related reports</w:t>
      </w:r>
    </w:p>
    <w:p w14:paraId="7E1D9F9F" w14:textId="6A80B468" w:rsidR="00C97B01" w:rsidRPr="002A010B" w:rsidRDefault="00C97B01" w:rsidP="007E473F">
      <w:pPr>
        <w:spacing w:line="48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ncreatic </w:t>
      </w: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proofErr w:type="spellEnd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s been reported only in 24 cases ever</w:t>
      </w:r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.</w:t>
      </w:r>
    </w:p>
    <w:p w14:paraId="112F7B22" w14:textId="77777777" w:rsidR="007E473F" w:rsidRPr="002A010B" w:rsidRDefault="007E473F" w:rsidP="007E473F">
      <w:pPr>
        <w:spacing w:line="48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</w:pPr>
    </w:p>
    <w:p w14:paraId="0980A242" w14:textId="0766E36D" w:rsidR="008E307D" w:rsidRPr="002A010B" w:rsidRDefault="008E307D" w:rsidP="007E473F">
      <w:pPr>
        <w:spacing w:line="48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Term explanation </w:t>
      </w:r>
    </w:p>
    <w:p w14:paraId="0739F7A6" w14:textId="4D646916" w:rsidR="00C97B01" w:rsidRPr="002A010B" w:rsidRDefault="00C97B01" w:rsidP="007E473F">
      <w:pPr>
        <w:adjustRightInd w:val="0"/>
        <w:snapToGrid w:val="0"/>
        <w:spacing w:line="48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proofErr w:type="spellEnd"/>
      <w:r w:rsidR="00A45B74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are catecholamine-secreting neuroendocrine </w:t>
      </w:r>
      <w:r w:rsidR="00A45B74" w:rsidRPr="002A010B">
        <w:rPr>
          <w:rFonts w:ascii="Book Antiqua" w:hAnsi="Book Antiqua" w:cs="Times New Roman"/>
          <w:color w:val="000000" w:themeColor="text1"/>
          <w:sz w:val="24"/>
          <w:szCs w:val="24"/>
        </w:rPr>
        <w:t>tumour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arise</w:t>
      </w:r>
      <w:r w:rsidR="00A45B74" w:rsidRPr="002A010B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rom neuroendocrine cells of the extra-adrenal autonomic </w:t>
      </w: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a</w:t>
      </w:r>
      <w:proofErr w:type="spellEnd"/>
    </w:p>
    <w:p w14:paraId="64B3D602" w14:textId="77777777" w:rsidR="007E473F" w:rsidRPr="002A010B" w:rsidRDefault="007E473F" w:rsidP="007E473F">
      <w:pPr>
        <w:adjustRightInd w:val="0"/>
        <w:snapToGrid w:val="0"/>
        <w:spacing w:line="48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</w:pPr>
    </w:p>
    <w:p w14:paraId="187E7F01" w14:textId="6593731C" w:rsidR="008E307D" w:rsidRPr="002A010B" w:rsidRDefault="008E307D" w:rsidP="007E473F">
      <w:pPr>
        <w:adjustRightInd w:val="0"/>
        <w:snapToGrid w:val="0"/>
        <w:spacing w:line="48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Experiences and lessons</w:t>
      </w:r>
    </w:p>
    <w:p w14:paraId="716D23FC" w14:textId="34F47250" w:rsidR="00B90743" w:rsidRPr="002A010B" w:rsidRDefault="00B90743" w:rsidP="004B012B">
      <w:pPr>
        <w:spacing w:line="48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Identifying draining veins around the tumour is useful in making a correct preoperative diagnosis of pancreatic </w:t>
      </w: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proofErr w:type="spellEnd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630BFCDB" w14:textId="77777777" w:rsidR="007E473F" w:rsidRPr="002A010B" w:rsidRDefault="007E473F" w:rsidP="007E473F">
      <w:pPr>
        <w:adjustRightInd w:val="0"/>
        <w:snapToGrid w:val="0"/>
        <w:spacing w:line="48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</w:pPr>
    </w:p>
    <w:p w14:paraId="39EB75B5" w14:textId="640B6FE8" w:rsidR="008E307D" w:rsidRPr="002A010B" w:rsidRDefault="008E307D" w:rsidP="007E473F">
      <w:pPr>
        <w:adjustRightInd w:val="0"/>
        <w:snapToGrid w:val="0"/>
        <w:spacing w:line="48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Peer</w:t>
      </w:r>
      <w:r w:rsidR="007E473F" w:rsidRPr="002A010B">
        <w:rPr>
          <w:rFonts w:ascii="Book Antiqua" w:eastAsia="宋体" w:hAnsi="Book Antiqua" w:cs="Times New Roman"/>
          <w:b/>
          <w:i/>
          <w:color w:val="000000" w:themeColor="text1"/>
          <w:sz w:val="24"/>
          <w:szCs w:val="24"/>
          <w:lang w:eastAsia="zh-CN"/>
        </w:rPr>
        <w:t>-</w:t>
      </w:r>
      <w:r w:rsidRPr="002A010B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review</w:t>
      </w:r>
    </w:p>
    <w:p w14:paraId="3DB0CF0E" w14:textId="229C5B6B" w:rsidR="00B90743" w:rsidRPr="002A010B" w:rsidRDefault="00B90743" w:rsidP="007E473F">
      <w:pPr>
        <w:adjustRightInd w:val="0"/>
        <w:snapToGrid w:val="0"/>
        <w:spacing w:line="480" w:lineRule="auto"/>
        <w:rPr>
          <w:rFonts w:ascii="Book Antiqua" w:hAnsi="Book Antiqua" w:cs="Times New Roman"/>
          <w:i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authors have summarized 25 cases of pancreatic </w:t>
      </w: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proofErr w:type="spellEnd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luding the present case and reported usefulness of tumour draining vessels for distinguishing pancreatic </w:t>
      </w:r>
      <w:proofErr w:type="spellStart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paraganglioma</w:t>
      </w:r>
      <w:proofErr w:type="spellEnd"/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rom pancreatic neuroendocrine tumo</w:t>
      </w:r>
      <w:r w:rsidR="00A45B74" w:rsidRPr="002A010B">
        <w:rPr>
          <w:rFonts w:ascii="Book Antiqua" w:hAnsi="Book Antiqua" w:cs="Times New Roman"/>
          <w:color w:val="000000" w:themeColor="text1"/>
          <w:sz w:val="24"/>
          <w:szCs w:val="24"/>
        </w:rPr>
        <w:t>u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r</w:t>
      </w:r>
      <w:r w:rsidR="004B012B" w:rsidRPr="002A010B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44F876C2" w14:textId="77777777" w:rsidR="00337601" w:rsidRPr="002A010B" w:rsidRDefault="00337601" w:rsidP="00D41035">
      <w:pPr>
        <w:spacing w:line="48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5042BC27" w14:textId="77777777" w:rsidR="006115E3" w:rsidRPr="002A010B" w:rsidRDefault="006115E3" w:rsidP="00D41035">
      <w:pPr>
        <w:widowControl/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</w:pPr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br w:type="page"/>
      </w:r>
    </w:p>
    <w:p w14:paraId="3105BEFF" w14:textId="77777777" w:rsidR="000C61AA" w:rsidRPr="002A010B" w:rsidRDefault="000C61AA" w:rsidP="00F3070D">
      <w:pPr>
        <w:spacing w:line="480" w:lineRule="auto"/>
        <w:rPr>
          <w:rFonts w:ascii="Book Antiqua" w:hAnsi="Book Antiqua" w:cs="Times New Roman"/>
          <w:b/>
          <w:caps/>
          <w:color w:val="000000" w:themeColor="text1"/>
          <w:szCs w:val="24"/>
        </w:rPr>
      </w:pPr>
      <w:r w:rsidRPr="002A010B">
        <w:rPr>
          <w:rFonts w:ascii="Book Antiqua" w:hAnsi="Book Antiqua" w:cs="Times New Roman"/>
          <w:b/>
          <w:caps/>
          <w:color w:val="000000" w:themeColor="text1"/>
          <w:szCs w:val="24"/>
        </w:rPr>
        <w:lastRenderedPageBreak/>
        <w:t>References</w:t>
      </w:r>
    </w:p>
    <w:p w14:paraId="1AE8AD26" w14:textId="77777777" w:rsidR="004A3EC8" w:rsidRPr="00BD39B5" w:rsidRDefault="004A3EC8" w:rsidP="004A3EC8">
      <w:pPr>
        <w:widowControl/>
        <w:rPr>
          <w:rFonts w:ascii="Book Antiqua" w:eastAsia="宋体" w:hAnsi="Book Antiqua" w:cs="宋体"/>
          <w:color w:val="000000" w:themeColor="text1"/>
          <w:kern w:val="0"/>
          <w:szCs w:val="21"/>
        </w:rPr>
      </w:pP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1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proofErr w:type="spellStart"/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Tsukada</w:t>
      </w:r>
      <w:proofErr w:type="spellEnd"/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 xml:space="preserve"> A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Ishizaki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Y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Nobukawa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B, Kawasaki S.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Paraganglioma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of the pancreas: a case report and review of the literature.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>Pancreas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2008;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36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: 214-216 [PMID: 18376320 DOI: 10.1097/01.MPA.0000311841.35183.45]</w:t>
      </w:r>
    </w:p>
    <w:p w14:paraId="6B4756A1" w14:textId="77777777" w:rsidR="004A3EC8" w:rsidRPr="00BD39B5" w:rsidRDefault="004A3EC8" w:rsidP="004A3EC8">
      <w:pPr>
        <w:widowControl/>
        <w:rPr>
          <w:rFonts w:ascii="Book Antiqua" w:eastAsia="宋体" w:hAnsi="Book Antiqua" w:cs="宋体"/>
          <w:color w:val="000000" w:themeColor="text1"/>
          <w:kern w:val="0"/>
          <w:szCs w:val="21"/>
        </w:rPr>
      </w:pPr>
      <w:proofErr w:type="gram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2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Lightfoot N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, Santos P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Nikfarjam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M.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Paraganglioma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mimicking a pancreatic neoplasm.</w:t>
      </w:r>
      <w:proofErr w:type="gramEnd"/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>JOP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2011;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12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: 259-261 [PMID: 21546704]</w:t>
      </w:r>
    </w:p>
    <w:p w14:paraId="2AD357CC" w14:textId="77777777" w:rsidR="004A3EC8" w:rsidRPr="00BD39B5" w:rsidRDefault="004A3EC8" w:rsidP="004A3EC8">
      <w:pPr>
        <w:widowControl/>
        <w:rPr>
          <w:rFonts w:ascii="Book Antiqua" w:eastAsia="宋体" w:hAnsi="Book Antiqua" w:cs="宋体"/>
          <w:color w:val="000000" w:themeColor="text1"/>
          <w:kern w:val="0"/>
          <w:szCs w:val="21"/>
        </w:rPr>
      </w:pP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3</w:t>
      </w:r>
      <w:r w:rsidRPr="00BD39B5">
        <w:rPr>
          <w:rFonts w:ascii="Book Antiqua" w:eastAsia="宋体" w:hAnsi="Book Antiqua" w:cs="宋体"/>
          <w:b/>
          <w:color w:val="000000" w:themeColor="text1"/>
          <w:kern w:val="0"/>
          <w:szCs w:val="21"/>
        </w:rPr>
        <w:t xml:space="preserve"> </w:t>
      </w:r>
      <w:proofErr w:type="spellStart"/>
      <w:r w:rsidRPr="00BD39B5">
        <w:rPr>
          <w:rFonts w:ascii="Book Antiqua" w:eastAsia="宋体" w:hAnsi="Book Antiqua" w:cs="宋体"/>
          <w:b/>
          <w:color w:val="000000" w:themeColor="text1"/>
          <w:kern w:val="0"/>
          <w:szCs w:val="21"/>
        </w:rPr>
        <w:t>Goodof</w:t>
      </w:r>
      <w:proofErr w:type="spellEnd"/>
      <w:r w:rsidRPr="00BD39B5">
        <w:rPr>
          <w:rFonts w:ascii="Book Antiqua" w:eastAsia="宋体" w:hAnsi="Book Antiqua" w:cs="宋体"/>
          <w:b/>
          <w:color w:val="000000" w:themeColor="text1"/>
          <w:kern w:val="0"/>
          <w:szCs w:val="21"/>
        </w:rPr>
        <w:t xml:space="preserve"> I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Lischer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C.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Tumor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of the carotid body and the pancreas. </w:t>
      </w:r>
      <w:r w:rsidRPr="002A010B">
        <w:rPr>
          <w:rFonts w:ascii="Book Antiqua" w:eastAsia="宋体" w:hAnsi="Book Antiqua" w:cs="宋体"/>
          <w:i/>
          <w:color w:val="000000" w:themeColor="text1"/>
          <w:kern w:val="0"/>
          <w:szCs w:val="21"/>
        </w:rPr>
        <w:t xml:space="preserve">Arch </w:t>
      </w:r>
      <w:proofErr w:type="spellStart"/>
      <w:r w:rsidRPr="002A010B">
        <w:rPr>
          <w:rFonts w:ascii="Book Antiqua" w:eastAsia="宋体" w:hAnsi="Book Antiqua" w:cs="宋体"/>
          <w:i/>
          <w:color w:val="000000" w:themeColor="text1"/>
          <w:kern w:val="0"/>
          <w:szCs w:val="21"/>
        </w:rPr>
        <w:t>Pathol</w:t>
      </w:r>
      <w:proofErr w:type="spellEnd"/>
      <w:r w:rsidRPr="00BD39B5">
        <w:rPr>
          <w:rFonts w:ascii="Book Antiqua" w:eastAsia="宋体" w:hAnsi="Book Antiqua" w:cs="宋体"/>
          <w:i/>
          <w:color w:val="000000" w:themeColor="text1"/>
          <w:kern w:val="0"/>
          <w:szCs w:val="21"/>
        </w:rPr>
        <w:t xml:space="preserve"> 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1943; </w:t>
      </w:r>
      <w:r w:rsidRPr="00BD39B5">
        <w:rPr>
          <w:rFonts w:ascii="Book Antiqua" w:eastAsia="宋体" w:hAnsi="Book Antiqua" w:cs="宋体"/>
          <w:b/>
          <w:color w:val="000000" w:themeColor="text1"/>
          <w:kern w:val="0"/>
          <w:szCs w:val="21"/>
        </w:rPr>
        <w:t>35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: 6</w:t>
      </w:r>
    </w:p>
    <w:p w14:paraId="08DC09F3" w14:textId="77777777" w:rsidR="004A3EC8" w:rsidRPr="00BD39B5" w:rsidRDefault="004A3EC8" w:rsidP="004A3EC8">
      <w:pPr>
        <w:widowControl/>
        <w:rPr>
          <w:rFonts w:ascii="Book Antiqua" w:eastAsia="宋体" w:hAnsi="Book Antiqua" w:cs="宋体"/>
          <w:color w:val="000000" w:themeColor="text1"/>
          <w:kern w:val="0"/>
          <w:szCs w:val="21"/>
        </w:rPr>
      </w:pPr>
      <w:proofErr w:type="gram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4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Bartley O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Ekdahl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PH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Hultén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L.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Paraganglioma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simulating pancreatic cyst.</w:t>
      </w:r>
      <w:proofErr w:type="gramEnd"/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proofErr w:type="spellStart"/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>Acta</w:t>
      </w:r>
      <w:proofErr w:type="spellEnd"/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 xml:space="preserve"> </w:t>
      </w:r>
      <w:proofErr w:type="spellStart"/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>Chir</w:t>
      </w:r>
      <w:proofErr w:type="spellEnd"/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 xml:space="preserve"> </w:t>
      </w:r>
      <w:proofErr w:type="spellStart"/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>Scand</w:t>
      </w:r>
      <w:proofErr w:type="spellEnd"/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1966;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132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: 289-297 [PMID: 5929097]</w:t>
      </w:r>
    </w:p>
    <w:p w14:paraId="7C7664C6" w14:textId="77777777" w:rsidR="004A3EC8" w:rsidRPr="00BD39B5" w:rsidRDefault="004A3EC8" w:rsidP="004A3EC8">
      <w:pPr>
        <w:widowControl/>
        <w:rPr>
          <w:rFonts w:ascii="Book Antiqua" w:eastAsia="宋体" w:hAnsi="Book Antiqua" w:cs="宋体"/>
          <w:color w:val="000000" w:themeColor="text1"/>
          <w:kern w:val="0"/>
          <w:szCs w:val="21"/>
        </w:rPr>
      </w:pPr>
      <w:proofErr w:type="gram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5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Cope C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, Greenberg SH, Vidal JJ, Cohen EA.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Nonfunctioning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nonchromaffin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paraganglioma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of the pancreas.</w:t>
      </w:r>
      <w:proofErr w:type="gramEnd"/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 xml:space="preserve">Arch </w:t>
      </w:r>
      <w:proofErr w:type="spellStart"/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>Surg</w:t>
      </w:r>
      <w:proofErr w:type="spellEnd"/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1974;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109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: 440-442 [PMID: 4368962]</w:t>
      </w:r>
    </w:p>
    <w:p w14:paraId="6504F44B" w14:textId="77777777" w:rsidR="004A3EC8" w:rsidRPr="00BD39B5" w:rsidRDefault="004A3EC8" w:rsidP="004A3EC8">
      <w:pPr>
        <w:widowControl/>
        <w:rPr>
          <w:rFonts w:ascii="Book Antiqua" w:eastAsia="宋体" w:hAnsi="Book Antiqua" w:cs="宋体"/>
          <w:color w:val="000000" w:themeColor="text1"/>
          <w:kern w:val="0"/>
          <w:szCs w:val="21"/>
        </w:rPr>
      </w:pP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6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proofErr w:type="spellStart"/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Zamir</w:t>
      </w:r>
      <w:proofErr w:type="spellEnd"/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 xml:space="preserve"> O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, Amir G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Lernau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O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Ne'eman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Z, Nissan S.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Nonfunctional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paraganglioma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of the pancreas.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 xml:space="preserve">Am J </w:t>
      </w:r>
      <w:proofErr w:type="spellStart"/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>Gastroenterol</w:t>
      </w:r>
      <w:proofErr w:type="spellEnd"/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1984;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79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: 761-763 [PMID: 6486113]</w:t>
      </w:r>
    </w:p>
    <w:p w14:paraId="0A1CBE89" w14:textId="77777777" w:rsidR="004A3EC8" w:rsidRPr="00BD39B5" w:rsidRDefault="004A3EC8" w:rsidP="004A3EC8">
      <w:pPr>
        <w:widowControl/>
        <w:rPr>
          <w:rFonts w:ascii="Book Antiqua" w:eastAsia="宋体" w:hAnsi="Book Antiqua" w:cs="宋体"/>
          <w:color w:val="000000" w:themeColor="text1"/>
          <w:kern w:val="0"/>
          <w:szCs w:val="21"/>
        </w:rPr>
      </w:pPr>
      <w:proofErr w:type="gram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7 </w:t>
      </w:r>
      <w:r w:rsidRPr="00BD39B5">
        <w:rPr>
          <w:rFonts w:ascii="Book Antiqua" w:eastAsia="宋体" w:hAnsi="Book Antiqua" w:cs="宋体"/>
          <w:b/>
          <w:color w:val="000000" w:themeColor="text1"/>
          <w:kern w:val="0"/>
          <w:szCs w:val="21"/>
        </w:rPr>
        <w:t>Howard JM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, Jordan JL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Reber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HA.</w:t>
      </w:r>
      <w:proofErr w:type="gram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</w:t>
      </w:r>
      <w:proofErr w:type="gram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Surgical disease of the pancreas.</w:t>
      </w:r>
      <w:proofErr w:type="gram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Philadelphia, Lea and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Febiger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1987</w:t>
      </w:r>
    </w:p>
    <w:p w14:paraId="0BC646B8" w14:textId="77777777" w:rsidR="004A3EC8" w:rsidRPr="00BD39B5" w:rsidRDefault="004A3EC8" w:rsidP="004A3EC8">
      <w:pPr>
        <w:widowControl/>
        <w:rPr>
          <w:rFonts w:ascii="Book Antiqua" w:eastAsia="宋体" w:hAnsi="Book Antiqua" w:cs="宋体"/>
          <w:color w:val="000000" w:themeColor="text1"/>
          <w:kern w:val="0"/>
          <w:szCs w:val="21"/>
        </w:rPr>
      </w:pPr>
      <w:proofErr w:type="gram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8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proofErr w:type="spellStart"/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Malthouse</w:t>
      </w:r>
      <w:proofErr w:type="spellEnd"/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 xml:space="preserve"> SR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, Robinson L, Rankin SC. Ultrasonic and computed tomographic appearances of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paraganglioma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simulating pancreatic mass.</w:t>
      </w:r>
      <w:proofErr w:type="gramEnd"/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proofErr w:type="spellStart"/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>Clin</w:t>
      </w:r>
      <w:proofErr w:type="spellEnd"/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 xml:space="preserve"> </w:t>
      </w:r>
      <w:proofErr w:type="spellStart"/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>Radiol</w:t>
      </w:r>
      <w:proofErr w:type="spellEnd"/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1992;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45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: 271-272 [PMID: 1395386]</w:t>
      </w:r>
    </w:p>
    <w:p w14:paraId="5093B61E" w14:textId="77777777" w:rsidR="004A3EC8" w:rsidRPr="00BD39B5" w:rsidRDefault="004A3EC8" w:rsidP="004A3EC8">
      <w:pPr>
        <w:widowControl/>
        <w:rPr>
          <w:rFonts w:ascii="Book Antiqua" w:eastAsia="宋体" w:hAnsi="Book Antiqua" w:cs="宋体"/>
          <w:color w:val="000000" w:themeColor="text1"/>
          <w:kern w:val="0"/>
          <w:szCs w:val="21"/>
        </w:rPr>
      </w:pP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9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proofErr w:type="spellStart"/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Fujino</w:t>
      </w:r>
      <w:proofErr w:type="spellEnd"/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 xml:space="preserve"> Y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, Nagata Y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Ogino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K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Watahiki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H, </w:t>
      </w:r>
      <w:proofErr w:type="gram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Ogawa</w:t>
      </w:r>
      <w:proofErr w:type="gram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H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Saitoh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Y.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Nonfunctional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paraganglioma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of the pancreas: report of a case.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proofErr w:type="spellStart"/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>Surg</w:t>
      </w:r>
      <w:proofErr w:type="spellEnd"/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 xml:space="preserve"> Today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1998;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28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: 209-212 [PMID: 9525014]</w:t>
      </w:r>
    </w:p>
    <w:p w14:paraId="4DBE7C5B" w14:textId="77777777" w:rsidR="004A3EC8" w:rsidRPr="00BD39B5" w:rsidRDefault="004A3EC8" w:rsidP="004A3EC8">
      <w:pPr>
        <w:widowControl/>
        <w:rPr>
          <w:rFonts w:ascii="Book Antiqua" w:eastAsia="宋体" w:hAnsi="Book Antiqua" w:cs="宋体"/>
          <w:color w:val="000000" w:themeColor="text1"/>
          <w:kern w:val="0"/>
          <w:szCs w:val="21"/>
        </w:rPr>
      </w:pP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10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proofErr w:type="spellStart"/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Parithivel</w:t>
      </w:r>
      <w:proofErr w:type="spellEnd"/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 xml:space="preserve"> VS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Niazi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M, Malhotra AK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Swaminathan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K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Kaul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A, Shah AK.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Paraganglioma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of the pancreas: literature review and case report.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 xml:space="preserve">Dig Dis </w:t>
      </w:r>
      <w:proofErr w:type="spellStart"/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>Sci</w:t>
      </w:r>
      <w:proofErr w:type="spellEnd"/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2000;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45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: 438-441 [PMID: 10711464]</w:t>
      </w:r>
    </w:p>
    <w:p w14:paraId="1FB598A3" w14:textId="77777777" w:rsidR="004A3EC8" w:rsidRPr="00BD39B5" w:rsidRDefault="004A3EC8" w:rsidP="004A3EC8">
      <w:pPr>
        <w:widowControl/>
        <w:rPr>
          <w:rFonts w:ascii="Book Antiqua" w:eastAsia="宋体" w:hAnsi="Book Antiqua" w:cs="宋体"/>
          <w:color w:val="000000" w:themeColor="text1"/>
          <w:kern w:val="0"/>
          <w:szCs w:val="21"/>
        </w:rPr>
      </w:pP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11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proofErr w:type="spellStart"/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Ohkawara</w:t>
      </w:r>
      <w:proofErr w:type="spellEnd"/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 xml:space="preserve"> T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Naruse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H, Takeda H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Asaka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M. Primary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paraganglioma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of the head of pancreas: contribution of combinatorial image analyses to the diagnosis of disease.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>Intern Med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2005;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44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: 1195-1196 [PMID: 16357461]</w:t>
      </w:r>
    </w:p>
    <w:p w14:paraId="14AD5612" w14:textId="77777777" w:rsidR="004A3EC8" w:rsidRPr="00BD39B5" w:rsidRDefault="004A3EC8" w:rsidP="004A3EC8">
      <w:pPr>
        <w:widowControl/>
        <w:rPr>
          <w:rFonts w:ascii="Book Antiqua" w:eastAsia="宋体" w:hAnsi="Book Antiqua" w:cs="宋体"/>
          <w:color w:val="000000" w:themeColor="text1"/>
          <w:kern w:val="0"/>
          <w:szCs w:val="21"/>
        </w:rPr>
      </w:pP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12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Kim SY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, Byun JH, Choi G, Yu E, Choi EK, Park SH, Lee MG. A case of primary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paraganglioma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that arose in the pancreas: the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Color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Doppler ultrasonography and dynamic CT features.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 xml:space="preserve">Korean J </w:t>
      </w:r>
      <w:proofErr w:type="spellStart"/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>Radiol</w:t>
      </w:r>
      <w:proofErr w:type="spellEnd"/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2008;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 xml:space="preserve">9 </w:t>
      </w:r>
      <w:proofErr w:type="spellStart"/>
      <w:r w:rsidRPr="00BD39B5">
        <w:rPr>
          <w:rFonts w:ascii="Book Antiqua" w:eastAsia="宋体" w:hAnsi="Book Antiqua" w:cs="宋体"/>
          <w:bCs/>
          <w:color w:val="000000" w:themeColor="text1"/>
          <w:kern w:val="0"/>
          <w:szCs w:val="21"/>
        </w:rPr>
        <w:t>Suppl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: S18-S21 [PMID: 18607119 DOI: 10.3348/kjr.2008.9.s.s18]</w:t>
      </w:r>
    </w:p>
    <w:p w14:paraId="58CBB47F" w14:textId="77777777" w:rsidR="004A3EC8" w:rsidRPr="00BD39B5" w:rsidRDefault="004A3EC8" w:rsidP="004A3EC8">
      <w:pPr>
        <w:widowControl/>
        <w:rPr>
          <w:rFonts w:ascii="Book Antiqua" w:eastAsia="宋体" w:hAnsi="Book Antiqua" w:cs="宋体"/>
          <w:color w:val="000000" w:themeColor="text1"/>
          <w:kern w:val="0"/>
          <w:szCs w:val="21"/>
        </w:rPr>
      </w:pP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13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Sangster G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, Do D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Previgliano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C, Li B, LaFrance D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Heldmann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M. Primary retroperitoneal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paraganglioma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simulating a pancreatic mass: a case report and review of the literature.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 xml:space="preserve">HPB </w:t>
      </w:r>
      <w:proofErr w:type="spellStart"/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>Surg</w:t>
      </w:r>
      <w:proofErr w:type="spellEnd"/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2010;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2010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: 645728 [PMID: 21188160 DOI: 10.1155/2010/645728]</w:t>
      </w:r>
    </w:p>
    <w:p w14:paraId="19D862AD" w14:textId="77777777" w:rsidR="004A3EC8" w:rsidRPr="00BD39B5" w:rsidRDefault="004A3EC8" w:rsidP="004A3EC8">
      <w:pPr>
        <w:widowControl/>
        <w:rPr>
          <w:rFonts w:ascii="Book Antiqua" w:eastAsia="宋体" w:hAnsi="Book Antiqua" w:cs="宋体"/>
          <w:color w:val="000000" w:themeColor="text1"/>
          <w:kern w:val="0"/>
          <w:szCs w:val="21"/>
        </w:rPr>
      </w:pP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lastRenderedPageBreak/>
        <w:t xml:space="preserve">14 </w:t>
      </w:r>
      <w:proofErr w:type="spellStart"/>
      <w:r w:rsidRPr="00BD39B5">
        <w:rPr>
          <w:rFonts w:ascii="Book Antiqua" w:eastAsia="宋体" w:hAnsi="Book Antiqua" w:cs="宋体"/>
          <w:b/>
          <w:color w:val="000000" w:themeColor="text1"/>
          <w:kern w:val="0"/>
          <w:szCs w:val="21"/>
        </w:rPr>
        <w:t>Zengel</w:t>
      </w:r>
      <w:proofErr w:type="spellEnd"/>
      <w:r w:rsidRPr="00BD39B5">
        <w:rPr>
          <w:rFonts w:ascii="Book Antiqua" w:eastAsia="宋体" w:hAnsi="Book Antiqua" w:cs="宋体"/>
          <w:b/>
          <w:color w:val="000000" w:themeColor="text1"/>
          <w:kern w:val="0"/>
          <w:szCs w:val="21"/>
        </w:rPr>
        <w:t xml:space="preserve"> B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Alacacioglu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A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Yagci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A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Postaci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H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Erdinc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I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Ozguzer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A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Denecli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A. Primary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paraganglioma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of the pancreas: Review of literature and a case report. </w:t>
      </w:r>
      <w:proofErr w:type="spellStart"/>
      <w:r w:rsidRPr="00BD39B5">
        <w:rPr>
          <w:rFonts w:ascii="Book Antiqua" w:eastAsia="宋体" w:hAnsi="Book Antiqua" w:cs="宋体"/>
          <w:i/>
          <w:color w:val="000000" w:themeColor="text1"/>
          <w:kern w:val="0"/>
          <w:szCs w:val="21"/>
        </w:rPr>
        <w:t>Firat</w:t>
      </w:r>
      <w:proofErr w:type="spellEnd"/>
      <w:r w:rsidRPr="00BD39B5">
        <w:rPr>
          <w:rFonts w:ascii="Book Antiqua" w:eastAsia="宋体" w:hAnsi="Book Antiqua" w:cs="宋体"/>
          <w:i/>
          <w:color w:val="000000" w:themeColor="text1"/>
          <w:kern w:val="0"/>
          <w:szCs w:val="21"/>
        </w:rPr>
        <w:t xml:space="preserve"> Tip </w:t>
      </w:r>
      <w:proofErr w:type="spellStart"/>
      <w:r w:rsidRPr="00BD39B5">
        <w:rPr>
          <w:rFonts w:ascii="Book Antiqua" w:eastAsia="宋体" w:hAnsi="Book Antiqua" w:cs="宋体"/>
          <w:i/>
          <w:color w:val="000000" w:themeColor="text1"/>
          <w:kern w:val="0"/>
          <w:szCs w:val="21"/>
        </w:rPr>
        <w:t>Dergisi</w:t>
      </w:r>
      <w:proofErr w:type="spellEnd"/>
      <w:r w:rsidRPr="00BD39B5">
        <w:rPr>
          <w:rFonts w:ascii="Book Antiqua" w:eastAsia="宋体" w:hAnsi="Book Antiqua" w:cs="宋体"/>
          <w:i/>
          <w:color w:val="000000" w:themeColor="text1"/>
          <w:kern w:val="0"/>
          <w:szCs w:val="21"/>
        </w:rPr>
        <w:t xml:space="preserve"> 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2010; </w:t>
      </w:r>
      <w:r w:rsidRPr="00BD39B5">
        <w:rPr>
          <w:rFonts w:ascii="Book Antiqua" w:eastAsia="宋体" w:hAnsi="Book Antiqua" w:cs="宋体"/>
          <w:b/>
          <w:color w:val="000000" w:themeColor="text1"/>
          <w:kern w:val="0"/>
          <w:szCs w:val="21"/>
        </w:rPr>
        <w:t>15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: 3</w:t>
      </w:r>
    </w:p>
    <w:p w14:paraId="1D4E47F6" w14:textId="77777777" w:rsidR="004A3EC8" w:rsidRPr="00BD39B5" w:rsidRDefault="004A3EC8" w:rsidP="004A3EC8">
      <w:pPr>
        <w:widowControl/>
        <w:rPr>
          <w:rFonts w:ascii="Book Antiqua" w:eastAsia="宋体" w:hAnsi="Book Antiqua" w:cs="宋体"/>
          <w:color w:val="000000" w:themeColor="text1"/>
          <w:kern w:val="0"/>
          <w:szCs w:val="21"/>
        </w:rPr>
      </w:pP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15</w:t>
      </w:r>
      <w:r w:rsidRPr="002A010B">
        <w:rPr>
          <w:rStyle w:val="apple-converted-space"/>
          <w:rFonts w:ascii="Book Antiqua" w:hAnsi="Book Antiqua"/>
          <w:color w:val="000000" w:themeColor="text1"/>
          <w:szCs w:val="21"/>
        </w:rPr>
        <w:t> </w:t>
      </w:r>
      <w:r w:rsidRPr="002A010B">
        <w:rPr>
          <w:rFonts w:ascii="Book Antiqua" w:hAnsi="Book Antiqua"/>
          <w:b/>
          <w:bCs/>
          <w:color w:val="000000" w:themeColor="text1"/>
          <w:szCs w:val="21"/>
        </w:rPr>
        <w:t>He J</w:t>
      </w:r>
      <w:r w:rsidRPr="002A010B">
        <w:rPr>
          <w:rFonts w:ascii="Book Antiqua" w:hAnsi="Book Antiqua"/>
          <w:color w:val="000000" w:themeColor="text1"/>
          <w:szCs w:val="21"/>
        </w:rPr>
        <w:t xml:space="preserve">, Zhao F, Li H, Zhou K, Zhu B. Pancreatic </w:t>
      </w:r>
      <w:proofErr w:type="spellStart"/>
      <w:r w:rsidRPr="002A010B">
        <w:rPr>
          <w:rFonts w:ascii="Book Antiqua" w:hAnsi="Book Antiqua"/>
          <w:color w:val="000000" w:themeColor="text1"/>
          <w:szCs w:val="21"/>
        </w:rPr>
        <w:t>paraganglioma</w:t>
      </w:r>
      <w:proofErr w:type="spellEnd"/>
      <w:r w:rsidRPr="002A010B">
        <w:rPr>
          <w:rFonts w:ascii="Book Antiqua" w:hAnsi="Book Antiqua"/>
          <w:color w:val="000000" w:themeColor="text1"/>
          <w:szCs w:val="21"/>
        </w:rPr>
        <w:t>: A case report of CT manifestations and literature review.</w:t>
      </w:r>
      <w:r w:rsidRPr="002A010B">
        <w:rPr>
          <w:rStyle w:val="apple-converted-space"/>
          <w:rFonts w:ascii="Book Antiqua" w:hAnsi="Book Antiqua"/>
          <w:color w:val="000000" w:themeColor="text1"/>
          <w:szCs w:val="21"/>
        </w:rPr>
        <w:t> </w:t>
      </w:r>
      <w:r w:rsidRPr="002A010B">
        <w:rPr>
          <w:rFonts w:ascii="Book Antiqua" w:hAnsi="Book Antiqua"/>
          <w:i/>
          <w:iCs/>
          <w:color w:val="000000" w:themeColor="text1"/>
          <w:szCs w:val="21"/>
        </w:rPr>
        <w:t xml:space="preserve">Quant Imaging Med </w:t>
      </w:r>
      <w:proofErr w:type="spellStart"/>
      <w:r w:rsidRPr="002A010B">
        <w:rPr>
          <w:rFonts w:ascii="Book Antiqua" w:hAnsi="Book Antiqua"/>
          <w:i/>
          <w:iCs/>
          <w:color w:val="000000" w:themeColor="text1"/>
          <w:szCs w:val="21"/>
        </w:rPr>
        <w:t>Surg</w:t>
      </w:r>
      <w:proofErr w:type="spellEnd"/>
      <w:r w:rsidRPr="002A010B">
        <w:rPr>
          <w:rStyle w:val="apple-converted-space"/>
          <w:rFonts w:ascii="Book Antiqua" w:hAnsi="Book Antiqua"/>
          <w:color w:val="000000" w:themeColor="text1"/>
          <w:szCs w:val="21"/>
        </w:rPr>
        <w:t> </w:t>
      </w:r>
      <w:r w:rsidRPr="002A010B">
        <w:rPr>
          <w:rFonts w:ascii="Book Antiqua" w:hAnsi="Book Antiqua"/>
          <w:color w:val="000000" w:themeColor="text1"/>
          <w:szCs w:val="21"/>
        </w:rPr>
        <w:t>2011;</w:t>
      </w:r>
      <w:r w:rsidRPr="002A010B">
        <w:rPr>
          <w:rStyle w:val="apple-converted-space"/>
          <w:rFonts w:ascii="Book Antiqua" w:hAnsi="Book Antiqua"/>
          <w:color w:val="000000" w:themeColor="text1"/>
          <w:szCs w:val="21"/>
        </w:rPr>
        <w:t> </w:t>
      </w:r>
      <w:r w:rsidRPr="002A010B">
        <w:rPr>
          <w:rFonts w:ascii="Book Antiqua" w:hAnsi="Book Antiqua"/>
          <w:b/>
          <w:bCs/>
          <w:color w:val="000000" w:themeColor="text1"/>
          <w:szCs w:val="21"/>
        </w:rPr>
        <w:t>1</w:t>
      </w:r>
      <w:r w:rsidRPr="002A010B">
        <w:rPr>
          <w:rFonts w:ascii="Book Antiqua" w:hAnsi="Book Antiqua"/>
          <w:color w:val="000000" w:themeColor="text1"/>
          <w:szCs w:val="21"/>
        </w:rPr>
        <w:t>: 41-43 [PMID: 23256053 DOI: 10.3978/j.issn.2223-4292.2011.08.02]</w:t>
      </w:r>
    </w:p>
    <w:p w14:paraId="5F2B7C49" w14:textId="77777777" w:rsidR="004A3EC8" w:rsidRPr="00BD39B5" w:rsidRDefault="004A3EC8" w:rsidP="004A3EC8">
      <w:pPr>
        <w:widowControl/>
        <w:rPr>
          <w:rFonts w:ascii="Book Antiqua" w:eastAsia="宋体" w:hAnsi="Book Antiqua" w:cs="宋体"/>
          <w:color w:val="000000" w:themeColor="text1"/>
          <w:kern w:val="0"/>
          <w:szCs w:val="21"/>
        </w:rPr>
      </w:pPr>
      <w:proofErr w:type="gram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16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proofErr w:type="spellStart"/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Higa</w:t>
      </w:r>
      <w:proofErr w:type="spellEnd"/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 xml:space="preserve"> B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Kapur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U. Malignant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paraganglioma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of the pancreas.</w:t>
      </w:r>
      <w:proofErr w:type="gramEnd"/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>Pathology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2012;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44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: 53-55 [PMID: 22157694 DOI: 10.1097/PAT.0b013e32834e42b6]</w:t>
      </w:r>
    </w:p>
    <w:p w14:paraId="224BE725" w14:textId="77777777" w:rsidR="004A3EC8" w:rsidRPr="00BD39B5" w:rsidRDefault="004A3EC8" w:rsidP="004A3EC8">
      <w:pPr>
        <w:widowControl/>
        <w:rPr>
          <w:rFonts w:ascii="Book Antiqua" w:eastAsia="宋体" w:hAnsi="Book Antiqua" w:cs="宋体"/>
          <w:color w:val="000000" w:themeColor="text1"/>
          <w:kern w:val="0"/>
          <w:szCs w:val="21"/>
        </w:rPr>
      </w:pP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17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Wang ZL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, Fu L, Zhang Y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Babu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SR, Tian B. </w:t>
      </w:r>
      <w:proofErr w:type="gram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An asymptomatic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pheochromocytoma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originating from the tail of the pancreas.</w:t>
      </w:r>
      <w:proofErr w:type="gramEnd"/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>Pancreas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2012;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41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: 165-167 [PMID: 22173833 DOI: 10.1097/MPA.0b013e31822362d0]</w:t>
      </w:r>
    </w:p>
    <w:p w14:paraId="54EF3C20" w14:textId="77777777" w:rsidR="004A3EC8" w:rsidRPr="00BD39B5" w:rsidRDefault="004A3EC8" w:rsidP="004A3EC8">
      <w:pPr>
        <w:widowControl/>
        <w:rPr>
          <w:rFonts w:ascii="Book Antiqua" w:eastAsia="宋体" w:hAnsi="Book Antiqua" w:cs="宋体"/>
          <w:color w:val="000000" w:themeColor="text1"/>
          <w:kern w:val="0"/>
          <w:szCs w:val="21"/>
        </w:rPr>
      </w:pP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18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Al-</w:t>
      </w:r>
      <w:proofErr w:type="spellStart"/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Jiffry</w:t>
      </w:r>
      <w:proofErr w:type="spellEnd"/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 xml:space="preserve"> BO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Alnemary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Y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Khayat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SH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Haiba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M, Hatem M. Malignant extra-adrenal pancreatic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paraganglioma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: case report and literature review.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>BMC Cancer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2013;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13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: 486 [PMID: 24138700 DOI: 10.1186/1471-2407-13-486]</w:t>
      </w:r>
    </w:p>
    <w:p w14:paraId="78E26E9D" w14:textId="77777777" w:rsidR="004A3EC8" w:rsidRPr="00BD39B5" w:rsidRDefault="004A3EC8" w:rsidP="004A3EC8">
      <w:pPr>
        <w:widowControl/>
        <w:rPr>
          <w:rFonts w:ascii="Book Antiqua" w:eastAsia="宋体" w:hAnsi="Book Antiqua" w:cs="宋体"/>
          <w:color w:val="000000" w:themeColor="text1"/>
          <w:kern w:val="0"/>
          <w:szCs w:val="21"/>
        </w:rPr>
      </w:pP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19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proofErr w:type="spellStart"/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Borgohain</w:t>
      </w:r>
      <w:proofErr w:type="spellEnd"/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 xml:space="preserve"> M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Gogoi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G, Das D, Biswas M. Pancreatic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paraganglioma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: An extremely rare entity and crucial role of immunohistochemistry for diagnosis.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 xml:space="preserve">Indian J </w:t>
      </w:r>
      <w:proofErr w:type="spellStart"/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>Endocrinol</w:t>
      </w:r>
      <w:proofErr w:type="spellEnd"/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 xml:space="preserve"> </w:t>
      </w:r>
      <w:proofErr w:type="spellStart"/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>Metab</w:t>
      </w:r>
      <w:proofErr w:type="spellEnd"/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2013;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17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: 917-919 [PMID: 24083178 DOI: 10.4103/2230-8210.117217]</w:t>
      </w:r>
    </w:p>
    <w:p w14:paraId="21BA78D2" w14:textId="77777777" w:rsidR="004A3EC8" w:rsidRPr="00BD39B5" w:rsidRDefault="004A3EC8" w:rsidP="004A3EC8">
      <w:pPr>
        <w:widowControl/>
        <w:rPr>
          <w:rFonts w:ascii="Book Antiqua" w:eastAsia="宋体" w:hAnsi="Book Antiqua" w:cs="宋体"/>
          <w:color w:val="000000" w:themeColor="text1"/>
          <w:kern w:val="0"/>
          <w:szCs w:val="21"/>
        </w:rPr>
      </w:pP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20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Zhang L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, Liao Q, Hu Y, Zhao Y.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Paraganglioma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of the pancreas: a potentially functional and malignant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tumor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.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 xml:space="preserve">World J </w:t>
      </w:r>
      <w:proofErr w:type="spellStart"/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>Surg</w:t>
      </w:r>
      <w:proofErr w:type="spellEnd"/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 xml:space="preserve"> </w:t>
      </w:r>
      <w:proofErr w:type="spellStart"/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>Oncol</w:t>
      </w:r>
      <w:proofErr w:type="spellEnd"/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2014;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12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: 218 [PMID: 25030833 DOI: 10.1186/1477-7819-12-218]</w:t>
      </w:r>
    </w:p>
    <w:p w14:paraId="09B9C677" w14:textId="77777777" w:rsidR="004A3EC8" w:rsidRPr="00BD39B5" w:rsidRDefault="004A3EC8" w:rsidP="004A3EC8">
      <w:pPr>
        <w:widowControl/>
        <w:rPr>
          <w:rFonts w:ascii="Book Antiqua" w:eastAsia="宋体" w:hAnsi="Book Antiqua" w:cs="宋体"/>
          <w:color w:val="000000" w:themeColor="text1"/>
          <w:kern w:val="0"/>
          <w:szCs w:val="21"/>
        </w:rPr>
      </w:pP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21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proofErr w:type="spellStart"/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Wieneke</w:t>
      </w:r>
      <w:proofErr w:type="spellEnd"/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 xml:space="preserve"> JA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, Smith A.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Paraganglioma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: carotid body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tumor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.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 xml:space="preserve">Head Neck </w:t>
      </w:r>
      <w:proofErr w:type="spellStart"/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>Pathol</w:t>
      </w:r>
      <w:proofErr w:type="spellEnd"/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2009;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3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: 303-306 [PMID: 20016787 DOI: 10.1007/s12105-009-0130-5]</w:t>
      </w:r>
    </w:p>
    <w:p w14:paraId="36FF8338" w14:textId="77777777" w:rsidR="004A3EC8" w:rsidRPr="00BD39B5" w:rsidRDefault="004A3EC8" w:rsidP="004A3EC8">
      <w:pPr>
        <w:widowControl/>
        <w:rPr>
          <w:rFonts w:ascii="Book Antiqua" w:eastAsia="宋体" w:hAnsi="Book Antiqua" w:cs="宋体"/>
          <w:color w:val="000000" w:themeColor="text1"/>
          <w:kern w:val="0"/>
          <w:szCs w:val="21"/>
        </w:rPr>
      </w:pP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22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proofErr w:type="spellStart"/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Ruddell</w:t>
      </w:r>
      <w:proofErr w:type="spellEnd"/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 xml:space="preserve"> A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, Croft A, Kelly-Spratt K,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Furuya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M, Kemp CJ. </w:t>
      </w:r>
      <w:proofErr w:type="spellStart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Tumors</w:t>
      </w:r>
      <w:proofErr w:type="spellEnd"/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 xml:space="preserve"> induce coordinate growth of artery, vein, and lymphatic vessel triads.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i/>
          <w:iCs/>
          <w:color w:val="000000" w:themeColor="text1"/>
          <w:kern w:val="0"/>
          <w:szCs w:val="21"/>
        </w:rPr>
        <w:t>BMC Cancer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2014;</w:t>
      </w:r>
      <w:r w:rsidRPr="002A010B">
        <w:rPr>
          <w:rFonts w:ascii="Book Antiqua" w:eastAsia="宋体" w:hAnsi="Book Antiqua" w:cs="宋体"/>
          <w:color w:val="000000" w:themeColor="text1"/>
          <w:kern w:val="0"/>
          <w:szCs w:val="21"/>
        </w:rPr>
        <w:t> </w:t>
      </w:r>
      <w:r w:rsidRPr="00BD39B5">
        <w:rPr>
          <w:rFonts w:ascii="Book Antiqua" w:eastAsia="宋体" w:hAnsi="Book Antiqua" w:cs="宋体"/>
          <w:b/>
          <w:bCs/>
          <w:color w:val="000000" w:themeColor="text1"/>
          <w:kern w:val="0"/>
          <w:szCs w:val="21"/>
        </w:rPr>
        <w:t>14</w:t>
      </w:r>
      <w:r w:rsidRPr="00BD39B5">
        <w:rPr>
          <w:rFonts w:ascii="Book Antiqua" w:eastAsia="宋体" w:hAnsi="Book Antiqua" w:cs="宋体"/>
          <w:color w:val="000000" w:themeColor="text1"/>
          <w:kern w:val="0"/>
          <w:szCs w:val="21"/>
        </w:rPr>
        <w:t>: 354 [PMID: 24886322 DOI: 10.1186/1471-2407-14-354]</w:t>
      </w:r>
    </w:p>
    <w:p w14:paraId="0359D9D5" w14:textId="77777777" w:rsidR="004A3EC8" w:rsidRPr="002A010B" w:rsidRDefault="004A3EC8" w:rsidP="004A3EC8">
      <w:pPr>
        <w:rPr>
          <w:rFonts w:ascii="Book Antiqua" w:hAnsi="Book Antiqua"/>
          <w:color w:val="000000" w:themeColor="text1"/>
          <w:szCs w:val="21"/>
        </w:rPr>
      </w:pPr>
    </w:p>
    <w:p w14:paraId="77DF46FF" w14:textId="2D890470" w:rsidR="004A3EC8" w:rsidRPr="002A010B" w:rsidRDefault="004A3EC8" w:rsidP="004A3EC8">
      <w:pPr>
        <w:wordWrap w:val="0"/>
        <w:spacing w:line="360" w:lineRule="auto"/>
        <w:jc w:val="right"/>
        <w:rPr>
          <w:rFonts w:ascii="Book Antiqua" w:hAnsi="Book Antiqua"/>
          <w:b/>
          <w:bCs/>
          <w:color w:val="000000" w:themeColor="text1"/>
        </w:rPr>
      </w:pPr>
      <w:r w:rsidRPr="002A010B">
        <w:rPr>
          <w:rFonts w:ascii="Book Antiqua" w:hAnsi="Book Antiqua"/>
          <w:b/>
          <w:bCs/>
          <w:color w:val="000000" w:themeColor="text1"/>
        </w:rPr>
        <w:t xml:space="preserve">P-Reviewer: </w:t>
      </w:r>
      <w:r w:rsidR="002A010B" w:rsidRPr="002A010B">
        <w:rPr>
          <w:rFonts w:ascii="Book Antiqua" w:hAnsi="Book Antiqua"/>
          <w:bCs/>
          <w:color w:val="000000" w:themeColor="text1"/>
        </w:rPr>
        <w:t>Koike Y</w:t>
      </w:r>
      <w:r w:rsidR="002A010B" w:rsidRPr="002A010B">
        <w:rPr>
          <w:rFonts w:ascii="Book Antiqua" w:eastAsia="宋体" w:hAnsi="Book Antiqua" w:hint="eastAsia"/>
          <w:bCs/>
          <w:color w:val="000000" w:themeColor="text1"/>
          <w:lang w:eastAsia="zh-CN"/>
        </w:rPr>
        <w:t xml:space="preserve">, </w:t>
      </w:r>
      <w:r w:rsidR="002A010B" w:rsidRPr="002A010B">
        <w:rPr>
          <w:rFonts w:ascii="Book Antiqua" w:eastAsia="宋体" w:hAnsi="Book Antiqua"/>
          <w:bCs/>
          <w:color w:val="000000" w:themeColor="text1"/>
          <w:lang w:eastAsia="zh-CN"/>
        </w:rPr>
        <w:t>Sinha</w:t>
      </w:r>
      <w:r w:rsidR="002A010B" w:rsidRPr="002A010B">
        <w:rPr>
          <w:rFonts w:ascii="Book Antiqua" w:eastAsia="宋体" w:hAnsi="Book Antiqua" w:hint="eastAsia"/>
          <w:bCs/>
          <w:color w:val="000000" w:themeColor="text1"/>
          <w:lang w:eastAsia="zh-CN"/>
        </w:rPr>
        <w:t xml:space="preserve"> R, </w:t>
      </w:r>
      <w:r w:rsidR="002A010B" w:rsidRPr="002A010B">
        <w:rPr>
          <w:rFonts w:ascii="Book Antiqua" w:eastAsia="宋体" w:hAnsi="Book Antiqua"/>
          <w:bCs/>
          <w:color w:val="000000" w:themeColor="text1"/>
          <w:lang w:eastAsia="zh-CN"/>
        </w:rPr>
        <w:t>Takahashi</w:t>
      </w:r>
      <w:r w:rsidR="002A010B" w:rsidRPr="002A010B">
        <w:rPr>
          <w:rFonts w:ascii="Book Antiqua" w:eastAsia="宋体" w:hAnsi="Book Antiqua" w:hint="eastAsia"/>
          <w:bCs/>
          <w:color w:val="000000" w:themeColor="text1"/>
          <w:lang w:eastAsia="zh-CN"/>
        </w:rPr>
        <w:t xml:space="preserve"> T,</w:t>
      </w:r>
      <w:r w:rsidRPr="002A010B">
        <w:rPr>
          <w:rFonts w:ascii="Book Antiqua" w:hAnsi="Book Antiqua" w:hint="eastAsia"/>
          <w:bCs/>
          <w:color w:val="000000" w:themeColor="text1"/>
        </w:rPr>
        <w:t xml:space="preserve"> </w:t>
      </w:r>
      <w:proofErr w:type="spellStart"/>
      <w:r w:rsidR="002A010B" w:rsidRPr="002A010B">
        <w:rPr>
          <w:rFonts w:ascii="Book Antiqua" w:hAnsi="Book Antiqua"/>
          <w:bCs/>
          <w:color w:val="000000" w:themeColor="text1"/>
        </w:rPr>
        <w:t>Verbeke</w:t>
      </w:r>
      <w:proofErr w:type="spellEnd"/>
      <w:r w:rsidR="002A010B" w:rsidRPr="002A010B">
        <w:rPr>
          <w:rFonts w:ascii="Book Antiqua" w:hAnsi="Book Antiqua"/>
          <w:bCs/>
          <w:color w:val="000000" w:themeColor="text1"/>
        </w:rPr>
        <w:t xml:space="preserve"> CS</w:t>
      </w:r>
      <w:r w:rsidRPr="002A010B">
        <w:rPr>
          <w:rFonts w:ascii="Book Antiqua" w:hAnsi="Book Antiqua" w:hint="eastAsia"/>
          <w:bCs/>
          <w:color w:val="000000" w:themeColor="text1"/>
        </w:rPr>
        <w:t xml:space="preserve"> </w:t>
      </w:r>
      <w:r w:rsidRPr="002A010B">
        <w:rPr>
          <w:rFonts w:ascii="Book Antiqua" w:hAnsi="Book Antiqua"/>
          <w:b/>
          <w:bCs/>
          <w:color w:val="000000" w:themeColor="text1"/>
        </w:rPr>
        <w:t>S-Editor:</w:t>
      </w:r>
      <w:r w:rsidRPr="002A010B">
        <w:rPr>
          <w:rFonts w:ascii="Book Antiqua" w:hAnsi="Book Antiqua"/>
          <w:color w:val="000000" w:themeColor="text1"/>
        </w:rPr>
        <w:t xml:space="preserve"> </w:t>
      </w:r>
      <w:r w:rsidRPr="002A010B">
        <w:rPr>
          <w:rFonts w:ascii="Book Antiqua" w:eastAsia="宋体" w:hAnsi="Book Antiqua" w:hint="eastAsia"/>
          <w:color w:val="000000" w:themeColor="text1"/>
          <w:lang w:eastAsia="zh-CN"/>
        </w:rPr>
        <w:t>Ma YJ</w:t>
      </w:r>
      <w:r w:rsidRPr="002A010B">
        <w:rPr>
          <w:rFonts w:ascii="Book Antiqua" w:hAnsi="Book Antiqua" w:hint="eastAsia"/>
          <w:color w:val="000000" w:themeColor="text1"/>
        </w:rPr>
        <w:t xml:space="preserve"> </w:t>
      </w:r>
      <w:r w:rsidRPr="002A010B">
        <w:rPr>
          <w:rFonts w:ascii="Book Antiqua" w:hAnsi="Book Antiqua"/>
          <w:b/>
          <w:bCs/>
          <w:color w:val="000000" w:themeColor="text1"/>
        </w:rPr>
        <w:t>L-Editor:</w:t>
      </w:r>
      <w:r w:rsidRPr="002A010B">
        <w:rPr>
          <w:rFonts w:ascii="Book Antiqua" w:hAnsi="Book Antiqua"/>
          <w:color w:val="000000" w:themeColor="text1"/>
        </w:rPr>
        <w:t xml:space="preserve"> </w:t>
      </w:r>
      <w:r w:rsidRPr="002A010B">
        <w:rPr>
          <w:rFonts w:ascii="Book Antiqua" w:hAnsi="Book Antiqua" w:hint="eastAsia"/>
          <w:color w:val="000000" w:themeColor="text1"/>
        </w:rPr>
        <w:t xml:space="preserve"> </w:t>
      </w:r>
      <w:r w:rsidRPr="002A010B">
        <w:rPr>
          <w:rFonts w:ascii="Book Antiqua" w:hAnsi="Book Antiqua"/>
          <w:color w:val="000000" w:themeColor="text1"/>
        </w:rPr>
        <w:t xml:space="preserve"> </w:t>
      </w:r>
      <w:r w:rsidRPr="002A010B">
        <w:rPr>
          <w:rFonts w:ascii="Book Antiqua" w:hAnsi="Book Antiqua"/>
          <w:b/>
          <w:bCs/>
          <w:color w:val="000000" w:themeColor="text1"/>
        </w:rPr>
        <w:t>E-Editor:</w:t>
      </w:r>
    </w:p>
    <w:p w14:paraId="5B460191" w14:textId="77777777" w:rsidR="000C61AA" w:rsidRPr="002A010B" w:rsidRDefault="000C61AA" w:rsidP="00D41035">
      <w:pPr>
        <w:spacing w:line="48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</w:pPr>
    </w:p>
    <w:p w14:paraId="27B6F5F0" w14:textId="77777777" w:rsidR="000C61AA" w:rsidRPr="002A010B" w:rsidRDefault="000C61AA" w:rsidP="00D41035">
      <w:pPr>
        <w:spacing w:line="48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</w:pPr>
    </w:p>
    <w:p w14:paraId="7C7C0477" w14:textId="77777777" w:rsidR="002A010B" w:rsidRPr="002A010B" w:rsidRDefault="002A010B" w:rsidP="00D41035">
      <w:pPr>
        <w:spacing w:line="48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</w:pPr>
    </w:p>
    <w:p w14:paraId="5153384B" w14:textId="77777777" w:rsidR="002A010B" w:rsidRPr="002A010B" w:rsidRDefault="002A010B" w:rsidP="00D41035">
      <w:pPr>
        <w:spacing w:line="48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</w:pPr>
    </w:p>
    <w:p w14:paraId="6781E95B" w14:textId="408B5B9A" w:rsidR="006115E3" w:rsidRPr="002A010B" w:rsidRDefault="006115E3" w:rsidP="00D41035">
      <w:pPr>
        <w:spacing w:line="48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lastRenderedPageBreak/>
        <w:t>Table</w:t>
      </w:r>
      <w:r w:rsidR="007E473F"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1</w:t>
      </w:r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Summary </w:t>
      </w:r>
      <w:r w:rsidR="002A010B"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of reports of 25 cases of pancreatic </w:t>
      </w:r>
      <w:proofErr w:type="spellStart"/>
      <w:r w:rsidR="002A010B"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paragangliomas</w:t>
      </w:r>
      <w:proofErr w:type="spellEnd"/>
    </w:p>
    <w:p w14:paraId="7CBEB20A" w14:textId="1D4BBC5D" w:rsidR="006115E3" w:rsidRPr="002A010B" w:rsidRDefault="00602C89" w:rsidP="00D41035">
      <w:pPr>
        <w:widowControl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2A010B">
        <w:rPr>
          <w:rFonts w:ascii="Book Antiqua" w:hAnsi="Book Antiqua"/>
          <w:noProof/>
          <w:color w:val="000000" w:themeColor="text1"/>
          <w:sz w:val="24"/>
          <w:szCs w:val="24"/>
          <w:lang w:val="en-US" w:eastAsia="zh-CN"/>
        </w:rPr>
        <w:drawing>
          <wp:anchor distT="0" distB="0" distL="114300" distR="114300" simplePos="0" relativeHeight="251664384" behindDoc="0" locked="0" layoutInCell="1" allowOverlap="1" wp14:anchorId="0DE5CF52" wp14:editId="7D85F9E6">
            <wp:simplePos x="0" y="0"/>
            <wp:positionH relativeFrom="column">
              <wp:posOffset>-902335</wp:posOffset>
            </wp:positionH>
            <wp:positionV relativeFrom="paragraph">
              <wp:posOffset>6985</wp:posOffset>
            </wp:positionV>
            <wp:extent cx="7282815" cy="4067810"/>
            <wp:effectExtent l="0" t="0" r="0" b="8890"/>
            <wp:wrapNone/>
            <wp:docPr id="7" name="図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82815" cy="4067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062C8D6" w14:textId="02EAABB7" w:rsidR="00602C89" w:rsidRPr="002A010B" w:rsidRDefault="00602C89" w:rsidP="00D41035">
      <w:pPr>
        <w:widowControl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5F8C9C88" w14:textId="77777777" w:rsidR="006115E3" w:rsidRPr="002A010B" w:rsidRDefault="006115E3" w:rsidP="00D41035">
      <w:pPr>
        <w:widowControl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br w:type="page"/>
      </w:r>
    </w:p>
    <w:p w14:paraId="26C6E3DC" w14:textId="0E8C2139" w:rsidR="007E473F" w:rsidRPr="002A010B" w:rsidRDefault="000C61AA" w:rsidP="00D41035">
      <w:pPr>
        <w:spacing w:line="48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</w:pPr>
      <w:r w:rsidRPr="002A010B">
        <w:rPr>
          <w:rFonts w:ascii="Book Antiqua" w:eastAsia="宋体" w:hAnsi="Book Antiqua" w:cs="Times New Roman"/>
          <w:b/>
          <w:noProof/>
          <w:color w:val="000000" w:themeColor="text1"/>
          <w:sz w:val="24"/>
          <w:szCs w:val="24"/>
          <w:lang w:val="en-US" w:eastAsia="zh-CN"/>
        </w:rPr>
        <w:lastRenderedPageBreak/>
        <w:drawing>
          <wp:inline distT="0" distB="0" distL="0" distR="0" wp14:anchorId="1D6D4086" wp14:editId="1A21677F">
            <wp:extent cx="4301490" cy="2091055"/>
            <wp:effectExtent l="0" t="0" r="3810" b="4445"/>
            <wp:docPr id="1" name="图片 1" descr="C:\Users\Administrator\Desktop\2015-4-29\18166\18166-Figures\Figure 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Desktop\2015-4-29\18166\18166-Figures\Figure 1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01490" cy="20910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AED7ED" w14:textId="11C41277" w:rsidR="006115E3" w:rsidRPr="002A010B" w:rsidRDefault="007E473F" w:rsidP="00D41035">
      <w:pPr>
        <w:spacing w:line="480" w:lineRule="auto"/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1</w:t>
      </w:r>
      <w:r w:rsidR="006115E3"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Images of the pancreatic tumo</w:t>
      </w:r>
      <w:r w:rsidR="00B730FE"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ur</w:t>
      </w:r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.</w:t>
      </w:r>
      <w:r w:rsidRPr="002A010B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 xml:space="preserve"> </w:t>
      </w:r>
      <w:r w:rsidR="00B730FE" w:rsidRPr="002A010B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Pr="002A010B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>:</w:t>
      </w:r>
      <w:r w:rsidR="00B730FE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730FE" w:rsidRPr="002A010B">
        <w:rPr>
          <w:rFonts w:ascii="Book Antiqua" w:hAnsi="Book Antiqua" w:cs="Times New Roman"/>
          <w:caps/>
          <w:color w:val="000000" w:themeColor="text1"/>
          <w:sz w:val="24"/>
          <w:szCs w:val="24"/>
        </w:rPr>
        <w:t>d</w:t>
      </w:r>
      <w:r w:rsidR="00B730FE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ynamic </w:t>
      </w:r>
      <w:r w:rsidR="004A5A30" w:rsidRPr="002A010B">
        <w:rPr>
          <w:rFonts w:ascii="Book Antiqua" w:hAnsi="Book Antiqua" w:cs="Times New Roman"/>
          <w:color w:val="000000" w:themeColor="text1"/>
          <w:sz w:val="24"/>
          <w:szCs w:val="24"/>
        </w:rPr>
        <w:t>computed tomography (CT)</w:t>
      </w:r>
      <w:r w:rsidR="004A5A30" w:rsidRPr="002A010B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 xml:space="preserve"> </w:t>
      </w:r>
      <w:r w:rsidR="00B730FE" w:rsidRPr="002A010B">
        <w:rPr>
          <w:rFonts w:ascii="Book Antiqua" w:hAnsi="Book Antiqua" w:cs="Times New Roman"/>
          <w:color w:val="000000" w:themeColor="text1"/>
          <w:sz w:val="24"/>
          <w:szCs w:val="24"/>
        </w:rPr>
        <w:t>in the arterial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hase; B</w:t>
      </w:r>
      <w:r w:rsidRPr="002A010B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>:</w:t>
      </w:r>
      <w:r w:rsidR="006115E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115E3" w:rsidRPr="002A010B">
        <w:rPr>
          <w:rFonts w:ascii="Book Antiqua" w:hAnsi="Book Antiqua" w:cs="Times New Roman"/>
          <w:caps/>
          <w:color w:val="000000" w:themeColor="text1"/>
          <w:sz w:val="24"/>
          <w:szCs w:val="24"/>
        </w:rPr>
        <w:t>d</w:t>
      </w:r>
      <w:r w:rsidR="006115E3" w:rsidRPr="002A010B">
        <w:rPr>
          <w:rFonts w:ascii="Book Antiqua" w:hAnsi="Book Antiqua" w:cs="Times New Roman"/>
          <w:color w:val="000000" w:themeColor="text1"/>
          <w:sz w:val="24"/>
          <w:szCs w:val="24"/>
        </w:rPr>
        <w:t>ynamic CT in the portal phase</w:t>
      </w:r>
      <w:r w:rsidR="00CF5E5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9E5389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1.5-cm well demarcated tumour at the pancreas head was very strongly enhanced in the arterial phase and </w:t>
      </w:r>
      <w:r w:rsidR="00CF5E5B" w:rsidRPr="002A010B">
        <w:rPr>
          <w:rFonts w:ascii="Book Antiqua" w:hAnsi="Book Antiqua" w:cs="Times New Roman"/>
          <w:color w:val="000000" w:themeColor="text1"/>
          <w:sz w:val="24"/>
          <w:szCs w:val="24"/>
        </w:rPr>
        <w:t>still faintly enhanced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e portal phase; C</w:t>
      </w:r>
      <w:r w:rsidRPr="002A010B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>:</w:t>
      </w:r>
      <w:r w:rsidR="006115E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aximum intensity projection of the arterial phase in a coronal view. Red arrow indicates </w:t>
      </w:r>
      <w:r w:rsidR="00E5255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6115E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feeding artery from the inferior pancreaticoduodenal artery and blue arrow indicates </w:t>
      </w:r>
      <w:r w:rsidR="00E52551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6115E3" w:rsidRPr="002A010B">
        <w:rPr>
          <w:rFonts w:ascii="Book Antiqua" w:hAnsi="Book Antiqua" w:cs="Times New Roman"/>
          <w:color w:val="000000" w:themeColor="text1"/>
          <w:sz w:val="24"/>
          <w:szCs w:val="24"/>
        </w:rPr>
        <w:t>draining vein into the portal vein</w:t>
      </w:r>
      <w:r w:rsidRPr="002A010B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>;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</w:t>
      </w:r>
      <w:r w:rsidRPr="002A010B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>:</w:t>
      </w:r>
      <w:r w:rsidR="006115E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1-weighted</w:t>
      </w:r>
      <w:r w:rsidR="00CF5E5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T1W)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A5A30" w:rsidRPr="002A010B">
        <w:rPr>
          <w:rFonts w:ascii="Book Antiqua" w:hAnsi="Book Antiqua" w:cs="Times New Roman"/>
          <w:color w:val="000000" w:themeColor="text1"/>
          <w:sz w:val="24"/>
          <w:szCs w:val="24"/>
        </w:rPr>
        <w:t>magnetic resonance image (MRI)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; E</w:t>
      </w:r>
      <w:r w:rsidRPr="002A010B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>:</w:t>
      </w:r>
      <w:r w:rsidR="006115E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2-weighted </w:t>
      </w:r>
      <w:r w:rsidR="00CF5E5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(T2W) </w:t>
      </w:r>
      <w:r w:rsidR="006115E3" w:rsidRPr="002A010B">
        <w:rPr>
          <w:rFonts w:ascii="Book Antiqua" w:hAnsi="Book Antiqua" w:cs="Times New Roman"/>
          <w:color w:val="000000" w:themeColor="text1"/>
          <w:sz w:val="24"/>
          <w:szCs w:val="24"/>
        </w:rPr>
        <w:t>MRI</w:t>
      </w:r>
      <w:r w:rsidR="00CF5E5B" w:rsidRPr="002A010B">
        <w:rPr>
          <w:rFonts w:ascii="Book Antiqua" w:hAnsi="Book Antiqua" w:cs="Times New Roman"/>
          <w:color w:val="000000" w:themeColor="text1"/>
          <w:sz w:val="24"/>
          <w:szCs w:val="24"/>
        </w:rPr>
        <w:t>. The tumour appeared as a low-intensity lesion in T1W and as a high-intensity lesion in T2W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; F</w:t>
      </w:r>
      <w:r w:rsidRPr="002A010B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>:</w:t>
      </w:r>
      <w:r w:rsidR="006115E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A5A30" w:rsidRPr="002A010B">
        <w:rPr>
          <w:rFonts w:ascii="Book Antiqua" w:hAnsi="Book Antiqua" w:cs="Times New Roman"/>
          <w:color w:val="000000" w:themeColor="text1"/>
          <w:sz w:val="24"/>
          <w:szCs w:val="24"/>
        </w:rPr>
        <w:t>Endoscopic ultrasonography (EUS)</w:t>
      </w:r>
      <w:r w:rsidR="004A5A30" w:rsidRPr="002A010B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 xml:space="preserve"> </w:t>
      </w:r>
      <w:r w:rsidR="006115E3" w:rsidRPr="002A010B">
        <w:rPr>
          <w:rFonts w:ascii="Book Antiqua" w:hAnsi="Book Antiqua" w:cs="Times New Roman"/>
          <w:color w:val="000000" w:themeColor="text1"/>
          <w:sz w:val="24"/>
          <w:szCs w:val="24"/>
        </w:rPr>
        <w:t>image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s without power flow scanning; G</w:t>
      </w:r>
      <w:r w:rsidRPr="002A010B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>:</w:t>
      </w:r>
      <w:r w:rsidR="006115E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US images with power flow scanning.</w:t>
      </w:r>
      <w:r w:rsidR="00CF5E5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low and uneven echoic tumour </w:t>
      </w:r>
      <w:r w:rsidR="009E5389" w:rsidRPr="002A010B">
        <w:rPr>
          <w:rFonts w:ascii="Book Antiqua" w:hAnsi="Book Antiqua" w:cs="Times New Roman"/>
          <w:color w:val="000000" w:themeColor="text1"/>
          <w:sz w:val="24"/>
          <w:szCs w:val="24"/>
        </w:rPr>
        <w:t>was</w:t>
      </w:r>
      <w:r w:rsidR="00CF5E5B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74748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rrounded by </w:t>
      </w:r>
      <w:r w:rsidR="00CF5E5B" w:rsidRPr="002A010B">
        <w:rPr>
          <w:rFonts w:ascii="Book Antiqua" w:hAnsi="Book Antiqua" w:cs="Times New Roman"/>
          <w:color w:val="000000" w:themeColor="text1"/>
          <w:sz w:val="24"/>
          <w:szCs w:val="24"/>
        </w:rPr>
        <w:t>draining vessels</w:t>
      </w:r>
      <w:r w:rsidRPr="002A010B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>.</w:t>
      </w:r>
    </w:p>
    <w:p w14:paraId="139B17BE" w14:textId="77777777" w:rsidR="007E473F" w:rsidRPr="002A010B" w:rsidRDefault="007E473F" w:rsidP="00D41035">
      <w:pPr>
        <w:spacing w:line="480" w:lineRule="auto"/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</w:p>
    <w:p w14:paraId="30E33005" w14:textId="414CE755" w:rsidR="000C61AA" w:rsidRPr="002A010B" w:rsidRDefault="000C61AA" w:rsidP="00D41035">
      <w:pPr>
        <w:spacing w:line="480" w:lineRule="auto"/>
        <w:rPr>
          <w:rFonts w:ascii="Book Antiqua" w:eastAsia="宋体" w:hAnsi="Book Antiqua" w:cs="Times New Roman"/>
          <w:b/>
          <w:color w:val="000000" w:themeColor="text1"/>
          <w:sz w:val="24"/>
          <w:szCs w:val="24"/>
          <w:lang w:eastAsia="zh-CN"/>
        </w:rPr>
      </w:pPr>
      <w:r w:rsidRPr="002A010B">
        <w:rPr>
          <w:rFonts w:ascii="Book Antiqua" w:eastAsia="宋体" w:hAnsi="Book Antiqua" w:cs="Times New Roman"/>
          <w:b/>
          <w:noProof/>
          <w:color w:val="000000" w:themeColor="text1"/>
          <w:sz w:val="24"/>
          <w:szCs w:val="24"/>
          <w:lang w:val="en-US" w:eastAsia="zh-CN"/>
        </w:rPr>
        <w:lastRenderedPageBreak/>
        <w:drawing>
          <wp:inline distT="0" distB="0" distL="0" distR="0" wp14:anchorId="006A2F18" wp14:editId="1AE5DFCB">
            <wp:extent cx="5400040" cy="2818175"/>
            <wp:effectExtent l="0" t="0" r="0" b="1270"/>
            <wp:docPr id="2" name="图片 2" descr="C:\Users\Administrator\Desktop\2015-4-29\18166\18166-Figures\Figure 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dministrator\Desktop\2015-4-29\18166\18166-Figures\Figure 2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2818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C1EB64" w14:textId="7C2090B5" w:rsidR="006115E3" w:rsidRPr="002A010B" w:rsidRDefault="000C61AA" w:rsidP="00D41035">
      <w:pPr>
        <w:spacing w:line="48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2</w:t>
      </w:r>
      <w:r w:rsidR="006115E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115E3"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>Histological examinat</w:t>
      </w:r>
      <w:r w:rsidRPr="002A010B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ions of the pancreatic tumour. 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Pr="002A010B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>:</w:t>
      </w:r>
      <w:r w:rsidR="006115E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acroscopic findings of the resected specimen. Arrows indicate the tumour in the pancreas head</w:t>
      </w:r>
      <w:r w:rsidRPr="002A010B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>;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115E3" w:rsidRPr="002A010B">
        <w:rPr>
          <w:rFonts w:ascii="Book Antiqua" w:hAnsi="Book Antiqua" w:cs="Times New Roman"/>
          <w:color w:val="000000" w:themeColor="text1"/>
          <w:sz w:val="24"/>
          <w:szCs w:val="24"/>
        </w:rPr>
        <w:t>B</w:t>
      </w:r>
      <w:r w:rsidRPr="002A010B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 xml:space="preserve">, </w:t>
      </w:r>
      <w:r w:rsidR="006115E3" w:rsidRPr="002A010B">
        <w:rPr>
          <w:rFonts w:ascii="Book Antiqua" w:hAnsi="Book Antiqua" w:cs="Times New Roman"/>
          <w:color w:val="000000" w:themeColor="text1"/>
          <w:sz w:val="24"/>
          <w:szCs w:val="24"/>
        </w:rPr>
        <w:t>C</w:t>
      </w:r>
      <w:r w:rsidRPr="002A010B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>:</w:t>
      </w:r>
      <w:r w:rsidR="006115E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6115E3" w:rsidRPr="002A010B">
        <w:rPr>
          <w:rFonts w:ascii="Book Antiqua" w:hAnsi="Book Antiqua" w:cs="Times New Roman"/>
          <w:color w:val="000000" w:themeColor="text1"/>
          <w:sz w:val="24"/>
          <w:szCs w:val="24"/>
        </w:rPr>
        <w:t>Hematoxylin</w:t>
      </w:r>
      <w:proofErr w:type="spellEnd"/>
      <w:r w:rsidR="006115E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eosin staining showing tumour cells in a </w:t>
      </w:r>
      <w:proofErr w:type="spellStart"/>
      <w:r w:rsidR="006115E3" w:rsidRPr="002A010B">
        <w:rPr>
          <w:rFonts w:ascii="Book Antiqua" w:hAnsi="Book Antiqua" w:cs="Times New Roman"/>
          <w:color w:val="000000" w:themeColor="text1"/>
          <w:sz w:val="24"/>
          <w:szCs w:val="24"/>
        </w:rPr>
        <w:t>Zellballen</w:t>
      </w:r>
      <w:proofErr w:type="spellEnd"/>
      <w:r w:rsidR="006115E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tern at magnificat</w:t>
      </w:r>
      <w:r w:rsidR="005135E2" w:rsidRPr="002A010B">
        <w:rPr>
          <w:rFonts w:ascii="Book Antiqua" w:hAnsi="Book Antiqua" w:cs="Times New Roman"/>
          <w:color w:val="000000" w:themeColor="text1"/>
          <w:sz w:val="24"/>
          <w:szCs w:val="24"/>
        </w:rPr>
        <w:t>ions of x</w:t>
      </w:r>
      <w:r w:rsidRPr="002A010B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 xml:space="preserve"> </w:t>
      </w:r>
      <w:r w:rsidR="005135E2" w:rsidRPr="002A010B">
        <w:rPr>
          <w:rFonts w:ascii="Book Antiqua" w:hAnsi="Book Antiqua" w:cs="Times New Roman"/>
          <w:color w:val="000000" w:themeColor="text1"/>
          <w:sz w:val="24"/>
          <w:szCs w:val="24"/>
        </w:rPr>
        <w:t>10 (B) and x</w:t>
      </w:r>
      <w:r w:rsidRPr="002A010B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 xml:space="preserve"> </w:t>
      </w:r>
      <w:r w:rsidR="005135E2" w:rsidRPr="002A010B">
        <w:rPr>
          <w:rFonts w:ascii="Book Antiqua" w:hAnsi="Book Antiqua" w:cs="Times New Roman"/>
          <w:color w:val="000000" w:themeColor="text1"/>
          <w:sz w:val="24"/>
          <w:szCs w:val="24"/>
        </w:rPr>
        <w:t>200 (C)</w:t>
      </w:r>
      <w:r w:rsidRPr="002A010B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>;</w:t>
      </w:r>
      <w:r w:rsidR="005135E2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Pr="002A010B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>:</w:t>
      </w:r>
      <w:r w:rsidR="005135E2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mmunohistochemistry of S-100 protein displaying S-100 protein-positive </w:t>
      </w:r>
      <w:proofErr w:type="spellStart"/>
      <w:r w:rsidR="005135E2" w:rsidRPr="002A010B">
        <w:rPr>
          <w:rFonts w:ascii="Book Antiqua" w:hAnsi="Book Antiqua" w:cs="Times New Roman"/>
          <w:color w:val="000000" w:themeColor="text1"/>
          <w:sz w:val="24"/>
          <w:szCs w:val="24"/>
        </w:rPr>
        <w:t>sustentacular</w:t>
      </w:r>
      <w:proofErr w:type="spellEnd"/>
      <w:r w:rsidR="005135E2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s surrounding the tumour cells (x</w:t>
      </w:r>
      <w:r w:rsidRPr="002A010B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 xml:space="preserve"> </w:t>
      </w:r>
      <w:r w:rsidR="005135E2" w:rsidRPr="002A010B">
        <w:rPr>
          <w:rFonts w:ascii="Book Antiqua" w:hAnsi="Book Antiqua" w:cs="Times New Roman"/>
          <w:color w:val="000000" w:themeColor="text1"/>
          <w:sz w:val="24"/>
          <w:szCs w:val="24"/>
        </w:rPr>
        <w:t>200)</w:t>
      </w:r>
      <w:r w:rsidRPr="002A010B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>;</w:t>
      </w:r>
      <w:r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135E2" w:rsidRPr="002A010B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Pr="002A010B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>:</w:t>
      </w:r>
      <w:r w:rsidR="006115E3" w:rsidRPr="002A010B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mmunohistochemistry of epithelial membrane antigen displaying pancreatic duct branches remaining within the tumour (x</w:t>
      </w:r>
      <w:r w:rsidRPr="002A010B">
        <w:rPr>
          <w:rFonts w:ascii="Book Antiqua" w:eastAsia="宋体" w:hAnsi="Book Antiqua" w:cs="Times New Roman" w:hint="eastAsia"/>
          <w:color w:val="000000" w:themeColor="text1"/>
          <w:sz w:val="24"/>
          <w:szCs w:val="24"/>
          <w:lang w:eastAsia="zh-CN"/>
        </w:rPr>
        <w:t xml:space="preserve"> </w:t>
      </w:r>
      <w:r w:rsidR="006115E3" w:rsidRPr="002A010B">
        <w:rPr>
          <w:rFonts w:ascii="Book Antiqua" w:hAnsi="Book Antiqua" w:cs="Times New Roman"/>
          <w:color w:val="000000" w:themeColor="text1"/>
          <w:sz w:val="24"/>
          <w:szCs w:val="24"/>
        </w:rPr>
        <w:t>100).</w:t>
      </w:r>
    </w:p>
    <w:p w14:paraId="060EE96D" w14:textId="6C3A9D43" w:rsidR="006115E3" w:rsidRPr="002A010B" w:rsidRDefault="006115E3" w:rsidP="00D41035">
      <w:pPr>
        <w:widowControl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2C29FF06" w14:textId="32327D80" w:rsidR="00EE3675" w:rsidRPr="002A010B" w:rsidRDefault="00EE3675" w:rsidP="00372DE4">
      <w:pPr>
        <w:spacing w:line="360" w:lineRule="auto"/>
        <w:rPr>
          <w:rFonts w:ascii="Book Antiqua" w:hAnsi="Book Antiqua"/>
          <w:color w:val="000000" w:themeColor="text1"/>
          <w:szCs w:val="21"/>
        </w:rPr>
      </w:pPr>
    </w:p>
    <w:p w14:paraId="548C7E12" w14:textId="77777777" w:rsidR="00EE3675" w:rsidRPr="002A010B" w:rsidRDefault="00EE3675" w:rsidP="00EE3675">
      <w:pPr>
        <w:pStyle w:val="a9"/>
        <w:rPr>
          <w:rFonts w:ascii="Book Antiqua" w:hAnsi="Book Antiqua"/>
          <w:color w:val="000000" w:themeColor="text1"/>
        </w:rPr>
      </w:pPr>
    </w:p>
    <w:p w14:paraId="6E07D5A6" w14:textId="558382BD" w:rsidR="009C7550" w:rsidRPr="002A010B" w:rsidRDefault="009C7550" w:rsidP="00EE3675">
      <w:pPr>
        <w:spacing w:line="480" w:lineRule="auto"/>
        <w:rPr>
          <w:rFonts w:ascii="Book Antiqua" w:eastAsia="宋体" w:hAnsi="Book Antiqua" w:cs="Times New Roman"/>
          <w:color w:val="000000" w:themeColor="text1"/>
          <w:sz w:val="24"/>
          <w:szCs w:val="24"/>
          <w:lang w:eastAsia="zh-CN"/>
        </w:rPr>
      </w:pPr>
    </w:p>
    <w:sectPr w:rsidR="009C7550" w:rsidRPr="002A010B">
      <w:footerReference w:type="even" r:id="rId11"/>
      <w:footerReference w:type="default" r:id="rId12"/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C5710E7" w14:textId="77777777" w:rsidR="005B4AA6" w:rsidRDefault="005B4AA6" w:rsidP="00B47EB4">
      <w:r>
        <w:separator/>
      </w:r>
    </w:p>
  </w:endnote>
  <w:endnote w:type="continuationSeparator" w:id="0">
    <w:p w14:paraId="0DA55602" w14:textId="77777777" w:rsidR="005B4AA6" w:rsidRDefault="005B4AA6" w:rsidP="00B47EB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AdvTimes">
    <w:altName w:val="MingLiU"/>
    <w:charset w:val="88"/>
    <w:family w:val="auto"/>
    <w:pitch w:val="default"/>
    <w:sig w:usb0="00000000" w:usb1="08080000" w:usb2="00000010" w:usb3="00000000" w:csb0="00100000" w:csb1="00000000"/>
  </w:font>
  <w:font w:name="RyuminPro-Regular-Identity-H">
    <w:altName w:val="Arial Unicode MS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623E790" w14:textId="77777777" w:rsidR="00FA7AB5" w:rsidRDefault="00FA7AB5" w:rsidP="005B62AC">
    <w:pPr>
      <w:pStyle w:val="a4"/>
      <w:framePr w:wrap="around" w:vAnchor="text" w:hAnchor="margin" w:xAlign="right" w:y="1"/>
      <w:rPr>
        <w:rStyle w:val="a7"/>
      </w:rPr>
    </w:pPr>
    <w:r>
      <w:rPr>
        <w:rStyle w:val="a7"/>
      </w:rPr>
      <w:fldChar w:fldCharType="begin"/>
    </w:r>
    <w:r>
      <w:rPr>
        <w:rStyle w:val="a7"/>
      </w:rPr>
      <w:instrText xml:space="preserve">PAGE  </w:instrText>
    </w:r>
    <w:r>
      <w:rPr>
        <w:rStyle w:val="a7"/>
      </w:rPr>
      <w:fldChar w:fldCharType="end"/>
    </w:r>
  </w:p>
  <w:p w14:paraId="0A7764D8" w14:textId="77777777" w:rsidR="00FA7AB5" w:rsidRDefault="00FA7AB5" w:rsidP="00622FBB">
    <w:pPr>
      <w:pStyle w:val="a4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45CDE71" w14:textId="77777777" w:rsidR="00FA7AB5" w:rsidRDefault="00FA7AB5" w:rsidP="005B62AC">
    <w:pPr>
      <w:pStyle w:val="a4"/>
      <w:framePr w:wrap="around" w:vAnchor="text" w:hAnchor="margin" w:xAlign="right" w:y="1"/>
      <w:rPr>
        <w:rStyle w:val="a7"/>
      </w:rPr>
    </w:pPr>
    <w:r>
      <w:rPr>
        <w:rStyle w:val="a7"/>
      </w:rPr>
      <w:fldChar w:fldCharType="begin"/>
    </w:r>
    <w:r>
      <w:rPr>
        <w:rStyle w:val="a7"/>
      </w:rPr>
      <w:instrText xml:space="preserve">PAGE  </w:instrText>
    </w:r>
    <w:r>
      <w:rPr>
        <w:rStyle w:val="a7"/>
      </w:rPr>
      <w:fldChar w:fldCharType="separate"/>
    </w:r>
    <w:r w:rsidR="0011500C">
      <w:rPr>
        <w:rStyle w:val="a7"/>
        <w:noProof/>
      </w:rPr>
      <w:t>1</w:t>
    </w:r>
    <w:r>
      <w:rPr>
        <w:rStyle w:val="a7"/>
      </w:rPr>
      <w:fldChar w:fldCharType="end"/>
    </w:r>
  </w:p>
  <w:p w14:paraId="19CE50FF" w14:textId="77777777" w:rsidR="00FA7AB5" w:rsidRDefault="00FA7AB5" w:rsidP="00622FBB">
    <w:pPr>
      <w:pStyle w:val="a4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8D87AE3" w14:textId="77777777" w:rsidR="005B4AA6" w:rsidRDefault="005B4AA6" w:rsidP="00B47EB4">
      <w:r>
        <w:separator/>
      </w:r>
    </w:p>
  </w:footnote>
  <w:footnote w:type="continuationSeparator" w:id="0">
    <w:p w14:paraId="46C7386B" w14:textId="77777777" w:rsidR="005B4AA6" w:rsidRDefault="005B4AA6" w:rsidP="00B47EB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removePersonalInformation/>
  <w:removeDateAndTime/>
  <w:bordersDoNotSurroundHeader/>
  <w:bordersDoNotSurroundFooter/>
  <w:proofState w:spelling="clean" w:grammar="clean"/>
  <w:trackRevisions/>
  <w:defaultTabStop w:val="84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0z5tf0a5p0a5lefstmxvd2yw0est0t9rvv9&quot;&gt;EPLBD vs EPBD&lt;record-ids&gt;&lt;item&gt;338&lt;/item&gt;&lt;item&gt;339&lt;/item&gt;&lt;item&gt;340&lt;/item&gt;&lt;item&gt;341&lt;/item&gt;&lt;item&gt;342&lt;/item&gt;&lt;item&gt;343&lt;/item&gt;&lt;item&gt;345&lt;/item&gt;&lt;item&gt;346&lt;/item&gt;&lt;item&gt;348&lt;/item&gt;&lt;item&gt;349&lt;/item&gt;&lt;item&gt;350&lt;/item&gt;&lt;item&gt;352&lt;/item&gt;&lt;item&gt;354&lt;/item&gt;&lt;item&gt;355&lt;/item&gt;&lt;item&gt;356&lt;/item&gt;&lt;item&gt;357&lt;/item&gt;&lt;item&gt;359&lt;/item&gt;&lt;item&gt;360&lt;/item&gt;&lt;item&gt;361&lt;/item&gt;&lt;item&gt;362&lt;/item&gt;&lt;item&gt;364&lt;/item&gt;&lt;item&gt;451&lt;/item&gt;&lt;/record-ids&gt;&lt;/item&gt;&lt;/Libraries&gt;"/>
  </w:docVars>
  <w:rsids>
    <w:rsidRoot w:val="00A04346"/>
    <w:rsid w:val="00002CD0"/>
    <w:rsid w:val="00032E30"/>
    <w:rsid w:val="00037281"/>
    <w:rsid w:val="000409A2"/>
    <w:rsid w:val="0005298B"/>
    <w:rsid w:val="000557CF"/>
    <w:rsid w:val="00064C2F"/>
    <w:rsid w:val="00072FDF"/>
    <w:rsid w:val="00081BBB"/>
    <w:rsid w:val="000853E6"/>
    <w:rsid w:val="000938DD"/>
    <w:rsid w:val="000A7587"/>
    <w:rsid w:val="000B7440"/>
    <w:rsid w:val="000C61AA"/>
    <w:rsid w:val="000C7AF5"/>
    <w:rsid w:val="000E72C9"/>
    <w:rsid w:val="001076F0"/>
    <w:rsid w:val="0011059B"/>
    <w:rsid w:val="00111DD8"/>
    <w:rsid w:val="00112D61"/>
    <w:rsid w:val="0011500C"/>
    <w:rsid w:val="00125DC6"/>
    <w:rsid w:val="00142F86"/>
    <w:rsid w:val="0015102C"/>
    <w:rsid w:val="00151C01"/>
    <w:rsid w:val="00155815"/>
    <w:rsid w:val="00162796"/>
    <w:rsid w:val="001B73D0"/>
    <w:rsid w:val="001C1CCF"/>
    <w:rsid w:val="001C31D5"/>
    <w:rsid w:val="001D00E0"/>
    <w:rsid w:val="001D0138"/>
    <w:rsid w:val="001D03B9"/>
    <w:rsid w:val="00203A6B"/>
    <w:rsid w:val="00211747"/>
    <w:rsid w:val="002135BD"/>
    <w:rsid w:val="00224B16"/>
    <w:rsid w:val="00240CC5"/>
    <w:rsid w:val="00244630"/>
    <w:rsid w:val="00246801"/>
    <w:rsid w:val="00246F19"/>
    <w:rsid w:val="00255250"/>
    <w:rsid w:val="002564E8"/>
    <w:rsid w:val="0026673B"/>
    <w:rsid w:val="00277CD0"/>
    <w:rsid w:val="002817E1"/>
    <w:rsid w:val="00283636"/>
    <w:rsid w:val="00291DC0"/>
    <w:rsid w:val="00295CDF"/>
    <w:rsid w:val="002A010B"/>
    <w:rsid w:val="002B3E09"/>
    <w:rsid w:val="002D250E"/>
    <w:rsid w:val="002D713C"/>
    <w:rsid w:val="002E3A2C"/>
    <w:rsid w:val="002E5EC5"/>
    <w:rsid w:val="002E605D"/>
    <w:rsid w:val="002E746B"/>
    <w:rsid w:val="002F72EE"/>
    <w:rsid w:val="00304E7B"/>
    <w:rsid w:val="00337601"/>
    <w:rsid w:val="00360629"/>
    <w:rsid w:val="003655B4"/>
    <w:rsid w:val="00372DE4"/>
    <w:rsid w:val="00380508"/>
    <w:rsid w:val="003818F1"/>
    <w:rsid w:val="00381F45"/>
    <w:rsid w:val="003859B7"/>
    <w:rsid w:val="00390119"/>
    <w:rsid w:val="00391C43"/>
    <w:rsid w:val="003B3D28"/>
    <w:rsid w:val="003C0BA7"/>
    <w:rsid w:val="003D78C0"/>
    <w:rsid w:val="003E6B8C"/>
    <w:rsid w:val="00402BF4"/>
    <w:rsid w:val="00405A07"/>
    <w:rsid w:val="00406727"/>
    <w:rsid w:val="00422951"/>
    <w:rsid w:val="00433CC6"/>
    <w:rsid w:val="00434444"/>
    <w:rsid w:val="004361AE"/>
    <w:rsid w:val="0044720D"/>
    <w:rsid w:val="00461FB6"/>
    <w:rsid w:val="0047193D"/>
    <w:rsid w:val="004909CE"/>
    <w:rsid w:val="00496D18"/>
    <w:rsid w:val="004A3EC8"/>
    <w:rsid w:val="004A5A30"/>
    <w:rsid w:val="004B012B"/>
    <w:rsid w:val="004B40C9"/>
    <w:rsid w:val="004B5F34"/>
    <w:rsid w:val="004C12E2"/>
    <w:rsid w:val="004C426F"/>
    <w:rsid w:val="004C76EF"/>
    <w:rsid w:val="004E64B1"/>
    <w:rsid w:val="005135E2"/>
    <w:rsid w:val="00516FA2"/>
    <w:rsid w:val="00517355"/>
    <w:rsid w:val="00524129"/>
    <w:rsid w:val="00530275"/>
    <w:rsid w:val="0053079C"/>
    <w:rsid w:val="00531A29"/>
    <w:rsid w:val="005369AE"/>
    <w:rsid w:val="005406F0"/>
    <w:rsid w:val="00552A11"/>
    <w:rsid w:val="0055381E"/>
    <w:rsid w:val="00563429"/>
    <w:rsid w:val="005637AD"/>
    <w:rsid w:val="00567EC5"/>
    <w:rsid w:val="005718E5"/>
    <w:rsid w:val="005737B7"/>
    <w:rsid w:val="00573DCA"/>
    <w:rsid w:val="00584D10"/>
    <w:rsid w:val="005B4AA6"/>
    <w:rsid w:val="005B62AC"/>
    <w:rsid w:val="005C33E6"/>
    <w:rsid w:val="005C4CDB"/>
    <w:rsid w:val="005E2174"/>
    <w:rsid w:val="00602C89"/>
    <w:rsid w:val="006031C4"/>
    <w:rsid w:val="006115E3"/>
    <w:rsid w:val="00611744"/>
    <w:rsid w:val="00615276"/>
    <w:rsid w:val="00621B67"/>
    <w:rsid w:val="00622FBB"/>
    <w:rsid w:val="006236F1"/>
    <w:rsid w:val="00626426"/>
    <w:rsid w:val="00651968"/>
    <w:rsid w:val="00664109"/>
    <w:rsid w:val="00665BB2"/>
    <w:rsid w:val="006661AE"/>
    <w:rsid w:val="0068075A"/>
    <w:rsid w:val="0068112C"/>
    <w:rsid w:val="006815C2"/>
    <w:rsid w:val="006902CB"/>
    <w:rsid w:val="00695F5A"/>
    <w:rsid w:val="006A5E08"/>
    <w:rsid w:val="006A6C3D"/>
    <w:rsid w:val="006E7820"/>
    <w:rsid w:val="00700405"/>
    <w:rsid w:val="007007B4"/>
    <w:rsid w:val="007011F6"/>
    <w:rsid w:val="00721489"/>
    <w:rsid w:val="00725B8C"/>
    <w:rsid w:val="00730044"/>
    <w:rsid w:val="007321DA"/>
    <w:rsid w:val="00743524"/>
    <w:rsid w:val="00744E8E"/>
    <w:rsid w:val="007670C5"/>
    <w:rsid w:val="0077720D"/>
    <w:rsid w:val="00793ABF"/>
    <w:rsid w:val="007A17E9"/>
    <w:rsid w:val="007A2BD5"/>
    <w:rsid w:val="007A46DD"/>
    <w:rsid w:val="007A4ADA"/>
    <w:rsid w:val="007C2F22"/>
    <w:rsid w:val="007D1D6B"/>
    <w:rsid w:val="007D335B"/>
    <w:rsid w:val="007D48D1"/>
    <w:rsid w:val="007D5F7D"/>
    <w:rsid w:val="007E473F"/>
    <w:rsid w:val="008264FD"/>
    <w:rsid w:val="00826F8A"/>
    <w:rsid w:val="008425BC"/>
    <w:rsid w:val="00842C2C"/>
    <w:rsid w:val="00843005"/>
    <w:rsid w:val="008678CB"/>
    <w:rsid w:val="008772E7"/>
    <w:rsid w:val="00890AE1"/>
    <w:rsid w:val="008948D3"/>
    <w:rsid w:val="00895159"/>
    <w:rsid w:val="00895280"/>
    <w:rsid w:val="008B639E"/>
    <w:rsid w:val="008B6984"/>
    <w:rsid w:val="008E22DB"/>
    <w:rsid w:val="008E307D"/>
    <w:rsid w:val="008F2736"/>
    <w:rsid w:val="00920F1D"/>
    <w:rsid w:val="00933363"/>
    <w:rsid w:val="00936456"/>
    <w:rsid w:val="009418F8"/>
    <w:rsid w:val="00952B40"/>
    <w:rsid w:val="0095359A"/>
    <w:rsid w:val="00956D11"/>
    <w:rsid w:val="009653F6"/>
    <w:rsid w:val="0096720A"/>
    <w:rsid w:val="00982F22"/>
    <w:rsid w:val="00983478"/>
    <w:rsid w:val="0098795B"/>
    <w:rsid w:val="009A4276"/>
    <w:rsid w:val="009A4796"/>
    <w:rsid w:val="009B1C3A"/>
    <w:rsid w:val="009C01F9"/>
    <w:rsid w:val="009C0F8F"/>
    <w:rsid w:val="009C139E"/>
    <w:rsid w:val="009C7550"/>
    <w:rsid w:val="009D24EC"/>
    <w:rsid w:val="009E2D06"/>
    <w:rsid w:val="009E4F1E"/>
    <w:rsid w:val="009E5389"/>
    <w:rsid w:val="009F0DD8"/>
    <w:rsid w:val="009F2B1A"/>
    <w:rsid w:val="00A03653"/>
    <w:rsid w:val="00A04346"/>
    <w:rsid w:val="00A204CD"/>
    <w:rsid w:val="00A23002"/>
    <w:rsid w:val="00A27972"/>
    <w:rsid w:val="00A32F1A"/>
    <w:rsid w:val="00A33CA3"/>
    <w:rsid w:val="00A343DF"/>
    <w:rsid w:val="00A44213"/>
    <w:rsid w:val="00A45B74"/>
    <w:rsid w:val="00A46A2E"/>
    <w:rsid w:val="00A607FD"/>
    <w:rsid w:val="00A6632E"/>
    <w:rsid w:val="00A67D25"/>
    <w:rsid w:val="00A70CB5"/>
    <w:rsid w:val="00A806E8"/>
    <w:rsid w:val="00A81117"/>
    <w:rsid w:val="00A85E8E"/>
    <w:rsid w:val="00A87D64"/>
    <w:rsid w:val="00A90475"/>
    <w:rsid w:val="00AA2ED9"/>
    <w:rsid w:val="00AC1024"/>
    <w:rsid w:val="00AC126F"/>
    <w:rsid w:val="00AE01E2"/>
    <w:rsid w:val="00AE65EE"/>
    <w:rsid w:val="00AF70BE"/>
    <w:rsid w:val="00B07F6A"/>
    <w:rsid w:val="00B210E3"/>
    <w:rsid w:val="00B2750E"/>
    <w:rsid w:val="00B36529"/>
    <w:rsid w:val="00B461DA"/>
    <w:rsid w:val="00B46A69"/>
    <w:rsid w:val="00B47EB4"/>
    <w:rsid w:val="00B66BE6"/>
    <w:rsid w:val="00B673A5"/>
    <w:rsid w:val="00B70FDB"/>
    <w:rsid w:val="00B728C9"/>
    <w:rsid w:val="00B730FE"/>
    <w:rsid w:val="00B75926"/>
    <w:rsid w:val="00B8536D"/>
    <w:rsid w:val="00B86AB3"/>
    <w:rsid w:val="00B90743"/>
    <w:rsid w:val="00B9771B"/>
    <w:rsid w:val="00BA2CC8"/>
    <w:rsid w:val="00BB08A4"/>
    <w:rsid w:val="00BC4323"/>
    <w:rsid w:val="00BC762D"/>
    <w:rsid w:val="00BD0938"/>
    <w:rsid w:val="00BE7FA0"/>
    <w:rsid w:val="00BF7925"/>
    <w:rsid w:val="00C0201C"/>
    <w:rsid w:val="00C04478"/>
    <w:rsid w:val="00C04630"/>
    <w:rsid w:val="00C16634"/>
    <w:rsid w:val="00C211B1"/>
    <w:rsid w:val="00C21A37"/>
    <w:rsid w:val="00C22756"/>
    <w:rsid w:val="00C44E9B"/>
    <w:rsid w:val="00C547A3"/>
    <w:rsid w:val="00C668DA"/>
    <w:rsid w:val="00C7609F"/>
    <w:rsid w:val="00C82E32"/>
    <w:rsid w:val="00C8612F"/>
    <w:rsid w:val="00C92948"/>
    <w:rsid w:val="00C956AF"/>
    <w:rsid w:val="00C97B01"/>
    <w:rsid w:val="00CA0BD2"/>
    <w:rsid w:val="00CB007A"/>
    <w:rsid w:val="00CB10DD"/>
    <w:rsid w:val="00CC0807"/>
    <w:rsid w:val="00CC70E5"/>
    <w:rsid w:val="00CD3B81"/>
    <w:rsid w:val="00CD48EA"/>
    <w:rsid w:val="00CF23E1"/>
    <w:rsid w:val="00CF5E5B"/>
    <w:rsid w:val="00CF6DD4"/>
    <w:rsid w:val="00D360B2"/>
    <w:rsid w:val="00D36839"/>
    <w:rsid w:val="00D4000F"/>
    <w:rsid w:val="00D40778"/>
    <w:rsid w:val="00D41035"/>
    <w:rsid w:val="00D429BE"/>
    <w:rsid w:val="00D533EA"/>
    <w:rsid w:val="00D74748"/>
    <w:rsid w:val="00D924A9"/>
    <w:rsid w:val="00D92849"/>
    <w:rsid w:val="00DA02A6"/>
    <w:rsid w:val="00DA1EB8"/>
    <w:rsid w:val="00DA6834"/>
    <w:rsid w:val="00DC1170"/>
    <w:rsid w:val="00DC54E3"/>
    <w:rsid w:val="00DD08A2"/>
    <w:rsid w:val="00DD2F13"/>
    <w:rsid w:val="00DD75F2"/>
    <w:rsid w:val="00DF1255"/>
    <w:rsid w:val="00E25A49"/>
    <w:rsid w:val="00E327EF"/>
    <w:rsid w:val="00E4421A"/>
    <w:rsid w:val="00E46042"/>
    <w:rsid w:val="00E46C42"/>
    <w:rsid w:val="00E52551"/>
    <w:rsid w:val="00E6238B"/>
    <w:rsid w:val="00E75885"/>
    <w:rsid w:val="00E9277D"/>
    <w:rsid w:val="00E952C0"/>
    <w:rsid w:val="00E95A7B"/>
    <w:rsid w:val="00EA3BE7"/>
    <w:rsid w:val="00EB67A9"/>
    <w:rsid w:val="00EB6EC8"/>
    <w:rsid w:val="00EB7BD5"/>
    <w:rsid w:val="00EC21F1"/>
    <w:rsid w:val="00EC5CA1"/>
    <w:rsid w:val="00EC6F76"/>
    <w:rsid w:val="00ED7E2C"/>
    <w:rsid w:val="00EE07B3"/>
    <w:rsid w:val="00EE3675"/>
    <w:rsid w:val="00EF386E"/>
    <w:rsid w:val="00EF5AA1"/>
    <w:rsid w:val="00F1583C"/>
    <w:rsid w:val="00F17072"/>
    <w:rsid w:val="00F21945"/>
    <w:rsid w:val="00F240B8"/>
    <w:rsid w:val="00F254A1"/>
    <w:rsid w:val="00F3070D"/>
    <w:rsid w:val="00F3150D"/>
    <w:rsid w:val="00F34621"/>
    <w:rsid w:val="00F347FD"/>
    <w:rsid w:val="00F5091E"/>
    <w:rsid w:val="00F57FED"/>
    <w:rsid w:val="00F6236A"/>
    <w:rsid w:val="00F64593"/>
    <w:rsid w:val="00F65462"/>
    <w:rsid w:val="00F71C2B"/>
    <w:rsid w:val="00FA3CEF"/>
    <w:rsid w:val="00FA7AB5"/>
    <w:rsid w:val="00FB743B"/>
    <w:rsid w:val="00FB7DD1"/>
    <w:rsid w:val="00FD7CAA"/>
    <w:rsid w:val="00FE0244"/>
    <w:rsid w:val="00FE2667"/>
    <w:rsid w:val="00FF1047"/>
    <w:rsid w:val="00FF35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1A4AE69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  <w:rPr>
      <w:lang w:val="en-GB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B47EB4"/>
    <w:pPr>
      <w:tabs>
        <w:tab w:val="center" w:pos="4252"/>
        <w:tab w:val="right" w:pos="8504"/>
      </w:tabs>
      <w:snapToGrid w:val="0"/>
    </w:pPr>
  </w:style>
  <w:style w:type="character" w:customStyle="1" w:styleId="Char">
    <w:name w:val="页眉 Char"/>
    <w:basedOn w:val="a0"/>
    <w:link w:val="a3"/>
    <w:uiPriority w:val="99"/>
    <w:rsid w:val="00B47EB4"/>
  </w:style>
  <w:style w:type="paragraph" w:styleId="a4">
    <w:name w:val="footer"/>
    <w:basedOn w:val="a"/>
    <w:link w:val="Char0"/>
    <w:uiPriority w:val="99"/>
    <w:unhideWhenUsed/>
    <w:rsid w:val="00B47EB4"/>
    <w:pPr>
      <w:tabs>
        <w:tab w:val="center" w:pos="4252"/>
        <w:tab w:val="right" w:pos="8504"/>
      </w:tabs>
      <w:snapToGrid w:val="0"/>
    </w:pPr>
  </w:style>
  <w:style w:type="character" w:customStyle="1" w:styleId="Char0">
    <w:name w:val="页脚 Char"/>
    <w:basedOn w:val="a0"/>
    <w:link w:val="a4"/>
    <w:uiPriority w:val="99"/>
    <w:rsid w:val="00B47EB4"/>
  </w:style>
  <w:style w:type="character" w:styleId="a5">
    <w:name w:val="Hyperlink"/>
    <w:basedOn w:val="a0"/>
    <w:uiPriority w:val="99"/>
    <w:unhideWhenUsed/>
    <w:rsid w:val="00FB7DD1"/>
    <w:rPr>
      <w:color w:val="0000FF" w:themeColor="hyperlink"/>
      <w:u w:val="single"/>
    </w:rPr>
  </w:style>
  <w:style w:type="paragraph" w:styleId="a6">
    <w:name w:val="Balloon Text"/>
    <w:basedOn w:val="a"/>
    <w:link w:val="Char1"/>
    <w:uiPriority w:val="99"/>
    <w:semiHidden/>
    <w:unhideWhenUsed/>
    <w:rsid w:val="00422951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422951"/>
    <w:rPr>
      <w:rFonts w:asciiTheme="majorHAnsi" w:eastAsiaTheme="majorEastAsia" w:hAnsiTheme="majorHAnsi" w:cstheme="majorBidi"/>
      <w:sz w:val="18"/>
      <w:szCs w:val="18"/>
    </w:rPr>
  </w:style>
  <w:style w:type="character" w:styleId="a7">
    <w:name w:val="page number"/>
    <w:basedOn w:val="a0"/>
    <w:uiPriority w:val="99"/>
    <w:semiHidden/>
    <w:unhideWhenUsed/>
    <w:rsid w:val="00622FBB"/>
  </w:style>
  <w:style w:type="character" w:styleId="a8">
    <w:name w:val="annotation reference"/>
    <w:basedOn w:val="a0"/>
    <w:uiPriority w:val="99"/>
    <w:unhideWhenUsed/>
    <w:rsid w:val="00B8536D"/>
    <w:rPr>
      <w:sz w:val="18"/>
      <w:szCs w:val="18"/>
    </w:rPr>
  </w:style>
  <w:style w:type="paragraph" w:styleId="a9">
    <w:name w:val="annotation text"/>
    <w:basedOn w:val="a"/>
    <w:link w:val="Char2"/>
    <w:uiPriority w:val="99"/>
    <w:unhideWhenUsed/>
    <w:rsid w:val="00B8536D"/>
    <w:rPr>
      <w:sz w:val="24"/>
      <w:szCs w:val="24"/>
    </w:rPr>
  </w:style>
  <w:style w:type="character" w:customStyle="1" w:styleId="Char2">
    <w:name w:val="批注文字 Char"/>
    <w:basedOn w:val="a0"/>
    <w:link w:val="a9"/>
    <w:uiPriority w:val="99"/>
    <w:rsid w:val="00B8536D"/>
    <w:rPr>
      <w:sz w:val="24"/>
      <w:szCs w:val="24"/>
    </w:rPr>
  </w:style>
  <w:style w:type="paragraph" w:styleId="aa">
    <w:name w:val="annotation subject"/>
    <w:basedOn w:val="a9"/>
    <w:next w:val="a9"/>
    <w:link w:val="Char3"/>
    <w:uiPriority w:val="99"/>
    <w:semiHidden/>
    <w:unhideWhenUsed/>
    <w:rsid w:val="00B8536D"/>
    <w:rPr>
      <w:b/>
      <w:bCs/>
      <w:sz w:val="20"/>
      <w:szCs w:val="20"/>
    </w:rPr>
  </w:style>
  <w:style w:type="character" w:customStyle="1" w:styleId="Char3">
    <w:name w:val="批注主题 Char"/>
    <w:basedOn w:val="Char2"/>
    <w:link w:val="aa"/>
    <w:uiPriority w:val="99"/>
    <w:semiHidden/>
    <w:rsid w:val="00B8536D"/>
    <w:rPr>
      <w:b/>
      <w:bCs/>
      <w:sz w:val="20"/>
      <w:szCs w:val="20"/>
    </w:rPr>
  </w:style>
  <w:style w:type="paragraph" w:styleId="ab">
    <w:name w:val="Revision"/>
    <w:hidden/>
    <w:uiPriority w:val="99"/>
    <w:semiHidden/>
    <w:rsid w:val="00A23002"/>
  </w:style>
  <w:style w:type="character" w:customStyle="1" w:styleId="apple-converted-space">
    <w:name w:val="apple-converted-space"/>
    <w:basedOn w:val="a0"/>
    <w:rsid w:val="004A3EC8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  <w:rPr>
      <w:lang w:val="en-GB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B47EB4"/>
    <w:pPr>
      <w:tabs>
        <w:tab w:val="center" w:pos="4252"/>
        <w:tab w:val="right" w:pos="8504"/>
      </w:tabs>
      <w:snapToGrid w:val="0"/>
    </w:pPr>
  </w:style>
  <w:style w:type="character" w:customStyle="1" w:styleId="Char">
    <w:name w:val="页眉 Char"/>
    <w:basedOn w:val="a0"/>
    <w:link w:val="a3"/>
    <w:uiPriority w:val="99"/>
    <w:rsid w:val="00B47EB4"/>
  </w:style>
  <w:style w:type="paragraph" w:styleId="a4">
    <w:name w:val="footer"/>
    <w:basedOn w:val="a"/>
    <w:link w:val="Char0"/>
    <w:uiPriority w:val="99"/>
    <w:unhideWhenUsed/>
    <w:rsid w:val="00B47EB4"/>
    <w:pPr>
      <w:tabs>
        <w:tab w:val="center" w:pos="4252"/>
        <w:tab w:val="right" w:pos="8504"/>
      </w:tabs>
      <w:snapToGrid w:val="0"/>
    </w:pPr>
  </w:style>
  <w:style w:type="character" w:customStyle="1" w:styleId="Char0">
    <w:name w:val="页脚 Char"/>
    <w:basedOn w:val="a0"/>
    <w:link w:val="a4"/>
    <w:uiPriority w:val="99"/>
    <w:rsid w:val="00B47EB4"/>
  </w:style>
  <w:style w:type="character" w:styleId="a5">
    <w:name w:val="Hyperlink"/>
    <w:basedOn w:val="a0"/>
    <w:uiPriority w:val="99"/>
    <w:unhideWhenUsed/>
    <w:rsid w:val="00FB7DD1"/>
    <w:rPr>
      <w:color w:val="0000FF" w:themeColor="hyperlink"/>
      <w:u w:val="single"/>
    </w:rPr>
  </w:style>
  <w:style w:type="paragraph" w:styleId="a6">
    <w:name w:val="Balloon Text"/>
    <w:basedOn w:val="a"/>
    <w:link w:val="Char1"/>
    <w:uiPriority w:val="99"/>
    <w:semiHidden/>
    <w:unhideWhenUsed/>
    <w:rsid w:val="00422951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422951"/>
    <w:rPr>
      <w:rFonts w:asciiTheme="majorHAnsi" w:eastAsiaTheme="majorEastAsia" w:hAnsiTheme="majorHAnsi" w:cstheme="majorBidi"/>
      <w:sz w:val="18"/>
      <w:szCs w:val="18"/>
    </w:rPr>
  </w:style>
  <w:style w:type="character" w:styleId="a7">
    <w:name w:val="page number"/>
    <w:basedOn w:val="a0"/>
    <w:uiPriority w:val="99"/>
    <w:semiHidden/>
    <w:unhideWhenUsed/>
    <w:rsid w:val="00622FBB"/>
  </w:style>
  <w:style w:type="character" w:styleId="a8">
    <w:name w:val="annotation reference"/>
    <w:basedOn w:val="a0"/>
    <w:uiPriority w:val="99"/>
    <w:unhideWhenUsed/>
    <w:rsid w:val="00B8536D"/>
    <w:rPr>
      <w:sz w:val="18"/>
      <w:szCs w:val="18"/>
    </w:rPr>
  </w:style>
  <w:style w:type="paragraph" w:styleId="a9">
    <w:name w:val="annotation text"/>
    <w:basedOn w:val="a"/>
    <w:link w:val="Char2"/>
    <w:uiPriority w:val="99"/>
    <w:unhideWhenUsed/>
    <w:rsid w:val="00B8536D"/>
    <w:rPr>
      <w:sz w:val="24"/>
      <w:szCs w:val="24"/>
    </w:rPr>
  </w:style>
  <w:style w:type="character" w:customStyle="1" w:styleId="Char2">
    <w:name w:val="批注文字 Char"/>
    <w:basedOn w:val="a0"/>
    <w:link w:val="a9"/>
    <w:uiPriority w:val="99"/>
    <w:rsid w:val="00B8536D"/>
    <w:rPr>
      <w:sz w:val="24"/>
      <w:szCs w:val="24"/>
    </w:rPr>
  </w:style>
  <w:style w:type="paragraph" w:styleId="aa">
    <w:name w:val="annotation subject"/>
    <w:basedOn w:val="a9"/>
    <w:next w:val="a9"/>
    <w:link w:val="Char3"/>
    <w:uiPriority w:val="99"/>
    <w:semiHidden/>
    <w:unhideWhenUsed/>
    <w:rsid w:val="00B8536D"/>
    <w:rPr>
      <w:b/>
      <w:bCs/>
      <w:sz w:val="20"/>
      <w:szCs w:val="20"/>
    </w:rPr>
  </w:style>
  <w:style w:type="character" w:customStyle="1" w:styleId="Char3">
    <w:name w:val="批注主题 Char"/>
    <w:basedOn w:val="Char2"/>
    <w:link w:val="aa"/>
    <w:uiPriority w:val="99"/>
    <w:semiHidden/>
    <w:rsid w:val="00B8536D"/>
    <w:rPr>
      <w:b/>
      <w:bCs/>
      <w:sz w:val="20"/>
      <w:szCs w:val="20"/>
    </w:rPr>
  </w:style>
  <w:style w:type="paragraph" w:styleId="ab">
    <w:name w:val="Revision"/>
    <w:hidden/>
    <w:uiPriority w:val="99"/>
    <w:semiHidden/>
    <w:rsid w:val="00A23002"/>
  </w:style>
  <w:style w:type="character" w:customStyle="1" w:styleId="apple-converted-space">
    <w:name w:val="apple-converted-space"/>
    <w:basedOn w:val="a0"/>
    <w:rsid w:val="004A3EC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14848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264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869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​​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0F195E7C-C73D-41DB-893B-F0C040988A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8</Pages>
  <Words>4074</Words>
  <Characters>23224</Characters>
  <Application>Microsoft Office Word</Application>
  <DocSecurity>0</DocSecurity>
  <Lines>193</Lines>
  <Paragraphs>5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272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5-06-25T18:36:00Z</dcterms:created>
  <dcterms:modified xsi:type="dcterms:W3CDTF">2015-06-26T02:00:00Z</dcterms:modified>
</cp:coreProperties>
</file>